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7B13FB">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7B13FB">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7B13FB">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7B13FB">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7B13FB">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7B13FB">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7B13FB">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7B13FB">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7B13FB">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7B13FB"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7B13FB"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7B13FB"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7B13FB"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7B13FB"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7B13FB"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7B13FB"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7B13FB"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7B13FB"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7B13FB"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lastRenderedPageBreak/>
        <w:t xml:space="preserve">Combining Registers and </w:t>
      </w:r>
      <w:r w:rsidR="003D7194">
        <w:rPr>
          <w:szCs w:val="24"/>
        </w:rPr>
        <w:t>Discourse</w:t>
      </w:r>
      <w:bookmarkEnd w:id="47"/>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Gitternetztabelle1hell"/>
        <w:tblW w:w="0" w:type="auto"/>
        <w:tblLook w:val="04A0" w:firstRow="1" w:lastRow="0" w:firstColumn="1" w:lastColumn="0" w:noHBand="0" w:noVBand="1"/>
      </w:tblPr>
      <w:tblGrid>
        <w:gridCol w:w="1299"/>
        <w:gridCol w:w="1390"/>
        <w:gridCol w:w="5805"/>
      </w:tblGrid>
      <w:tr w:rsidR="00E4120C" w14:paraId="7D1D6F99" w14:textId="77777777" w:rsidTr="00E41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9" w:type="dxa"/>
            <w:tcBorders>
              <w:bottom w:val="single" w:sz="18" w:space="0" w:color="auto"/>
            </w:tcBorders>
          </w:tcPr>
          <w:p w14:paraId="1C9F18D7" w14:textId="2E461F35" w:rsidR="00E4120C" w:rsidRDefault="00E4120C" w:rsidP="00943A54">
            <w:pPr>
              <w:ind w:firstLine="0"/>
            </w:pPr>
            <w:r>
              <w:t>Literacy</w:t>
            </w:r>
          </w:p>
        </w:tc>
        <w:tc>
          <w:tcPr>
            <w:tcW w:w="1390" w:type="dxa"/>
            <w:tcBorders>
              <w:bottom w:val="single" w:sz="18" w:space="0" w:color="auto"/>
            </w:tcBorders>
          </w:tcPr>
          <w:p w14:paraId="0F3C0D7D" w14:textId="77777777" w:rsidR="00E4120C" w:rsidRDefault="00E4120C" w:rsidP="00943A54">
            <w:pPr>
              <w:ind w:firstLine="0"/>
              <w:cnfStyle w:val="100000000000" w:firstRow="1" w:lastRow="0" w:firstColumn="0" w:lastColumn="0" w:oddVBand="0" w:evenVBand="0" w:oddHBand="0" w:evenHBand="0" w:firstRowFirstColumn="0" w:firstRowLastColumn="0" w:lastRowFirstColumn="0" w:lastRowLastColumn="0"/>
            </w:pPr>
          </w:p>
        </w:tc>
        <w:tc>
          <w:tcPr>
            <w:tcW w:w="5805" w:type="dxa"/>
            <w:tcBorders>
              <w:bottom w:val="single" w:sz="18" w:space="0" w:color="auto"/>
            </w:tcBorders>
          </w:tcPr>
          <w:p w14:paraId="1E88B1E5" w14:textId="23AF1818" w:rsidR="00E4120C" w:rsidRDefault="00E4120C" w:rsidP="00943A54">
            <w:pPr>
              <w:ind w:firstLine="0"/>
              <w:cnfStyle w:val="100000000000" w:firstRow="1" w:lastRow="0" w:firstColumn="0" w:lastColumn="0" w:oddVBand="0" w:evenVBand="0" w:oddHBand="0" w:evenHBand="0" w:firstRowFirstColumn="0" w:firstRowLastColumn="0" w:lastRowFirstColumn="0" w:lastRowLastColumn="0"/>
            </w:pPr>
          </w:p>
        </w:tc>
      </w:tr>
      <w:tr w:rsidR="00E4120C" w14:paraId="691704F4" w14:textId="77777777" w:rsidTr="00E4120C">
        <w:tc>
          <w:tcPr>
            <w:cnfStyle w:val="001000000000" w:firstRow="0" w:lastRow="0" w:firstColumn="1" w:lastColumn="0" w:oddVBand="0" w:evenVBand="0" w:oddHBand="0" w:evenHBand="0" w:firstRowFirstColumn="0" w:firstRowLastColumn="0" w:lastRowFirstColumn="0" w:lastRowLastColumn="0"/>
            <w:tcW w:w="1299" w:type="dxa"/>
            <w:tcBorders>
              <w:top w:val="single" w:sz="18" w:space="0" w:color="auto"/>
            </w:tcBorders>
          </w:tcPr>
          <w:p w14:paraId="6D4F3B20" w14:textId="77777777" w:rsidR="00E4120C" w:rsidRDefault="00E4120C" w:rsidP="00943A54">
            <w:pPr>
              <w:ind w:firstLine="0"/>
            </w:pPr>
          </w:p>
        </w:tc>
        <w:tc>
          <w:tcPr>
            <w:tcW w:w="1390" w:type="dxa"/>
            <w:tcBorders>
              <w:top w:val="single" w:sz="18" w:space="0" w:color="auto"/>
            </w:tcBorders>
          </w:tcPr>
          <w:p w14:paraId="20760C93"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Borders>
              <w:top w:val="single" w:sz="18" w:space="0" w:color="auto"/>
            </w:tcBorders>
          </w:tcPr>
          <w:p w14:paraId="139C2A7F" w14:textId="0DDE33CE"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E4120C" w14:paraId="01608B8B"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3325F509" w14:textId="77777777" w:rsidR="00E4120C" w:rsidRDefault="00E4120C" w:rsidP="00943A54">
            <w:pPr>
              <w:ind w:firstLine="0"/>
            </w:pPr>
          </w:p>
        </w:tc>
        <w:tc>
          <w:tcPr>
            <w:tcW w:w="1390" w:type="dxa"/>
          </w:tcPr>
          <w:p w14:paraId="3B2C2B46"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2361F6D" w14:textId="6BCD39B8"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third-person pronouns</w:t>
            </w:r>
          </w:p>
        </w:tc>
      </w:tr>
      <w:tr w:rsidR="00E4120C" w14:paraId="19A3F742" w14:textId="77777777" w:rsidTr="00E4120C">
        <w:trPr>
          <w:trHeight w:val="399"/>
        </w:trPr>
        <w:tc>
          <w:tcPr>
            <w:cnfStyle w:val="001000000000" w:firstRow="0" w:lastRow="0" w:firstColumn="1" w:lastColumn="0" w:oddVBand="0" w:evenVBand="0" w:oddHBand="0" w:evenHBand="0" w:firstRowFirstColumn="0" w:firstRowLastColumn="0" w:lastRowFirstColumn="0" w:lastRowLastColumn="0"/>
            <w:tcW w:w="1299" w:type="dxa"/>
          </w:tcPr>
          <w:p w14:paraId="6FD5F908" w14:textId="04C8ECA9" w:rsidR="00E4120C" w:rsidRDefault="00E4120C" w:rsidP="00943A54">
            <w:pPr>
              <w:ind w:firstLine="0"/>
            </w:pPr>
            <w:r>
              <w:t xml:space="preserve"> </w:t>
            </w:r>
          </w:p>
        </w:tc>
        <w:tc>
          <w:tcPr>
            <w:tcW w:w="1390" w:type="dxa"/>
          </w:tcPr>
          <w:p w14:paraId="10220428"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EBFA82E" w14:textId="2884F7C5"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first-person pronouns</w:t>
            </w:r>
          </w:p>
        </w:tc>
      </w:tr>
      <w:tr w:rsidR="00E4120C" w14:paraId="59BF520B"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42514CE8" w14:textId="77777777" w:rsidR="00E4120C" w:rsidRDefault="00E4120C" w:rsidP="00943A54">
            <w:pPr>
              <w:ind w:firstLine="0"/>
            </w:pPr>
          </w:p>
        </w:tc>
        <w:tc>
          <w:tcPr>
            <w:tcW w:w="1390" w:type="dxa"/>
          </w:tcPr>
          <w:p w14:paraId="7A013700"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44004762" w14:textId="04061FDE"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E4120C" w14:paraId="0C7B2352"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1BBB48DD" w14:textId="77777777" w:rsidR="00E4120C" w:rsidRDefault="00E4120C" w:rsidP="00943A54">
            <w:pPr>
              <w:ind w:firstLine="0"/>
            </w:pPr>
          </w:p>
        </w:tc>
        <w:tc>
          <w:tcPr>
            <w:tcW w:w="1390" w:type="dxa"/>
          </w:tcPr>
          <w:p w14:paraId="1531D917"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AE70A18" w14:textId="1BA7F36A"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E4120C" w14:paraId="6C3B127C"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6B06CA24" w14:textId="77777777" w:rsidR="00E4120C" w:rsidRDefault="00E4120C" w:rsidP="00943A54">
            <w:pPr>
              <w:ind w:firstLine="0"/>
            </w:pPr>
          </w:p>
        </w:tc>
        <w:tc>
          <w:tcPr>
            <w:tcW w:w="1390" w:type="dxa"/>
          </w:tcPr>
          <w:p w14:paraId="2FD7986C"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E85C09C" w14:textId="346207F2"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E4120C" w14:paraId="32B102CE"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31411BF4" w14:textId="77777777" w:rsidR="00E4120C" w:rsidRDefault="00E4120C" w:rsidP="00943A54">
            <w:pPr>
              <w:ind w:firstLine="0"/>
            </w:pPr>
          </w:p>
        </w:tc>
        <w:tc>
          <w:tcPr>
            <w:tcW w:w="1390" w:type="dxa"/>
          </w:tcPr>
          <w:p w14:paraId="62C75D3E"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29DA31B0" w14:textId="7CFF21FA"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E4120C" w14:paraId="6FC4574F"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81CFC2C" w14:textId="77777777" w:rsidR="00E4120C" w:rsidRDefault="00E4120C" w:rsidP="004621A0">
            <w:pPr>
              <w:ind w:firstLine="0"/>
            </w:pPr>
          </w:p>
        </w:tc>
        <w:tc>
          <w:tcPr>
            <w:tcW w:w="1390" w:type="dxa"/>
          </w:tcPr>
          <w:p w14:paraId="5FF634B1"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6B031187" w14:textId="1551033F"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E4120C" w14:paraId="5B4BF8C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A5667DC" w14:textId="77777777" w:rsidR="00E4120C" w:rsidRDefault="00E4120C" w:rsidP="004621A0">
            <w:pPr>
              <w:ind w:firstLine="0"/>
            </w:pPr>
          </w:p>
        </w:tc>
        <w:tc>
          <w:tcPr>
            <w:tcW w:w="1390" w:type="dxa"/>
          </w:tcPr>
          <w:p w14:paraId="3CE501A0"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3FDB4DFF" w14:textId="03505BF9"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Average word length </w:t>
            </w:r>
          </w:p>
        </w:tc>
      </w:tr>
      <w:tr w:rsidR="00E4120C" w14:paraId="2E24DDC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0C935BD6" w14:textId="77777777" w:rsidR="00E4120C" w:rsidRDefault="00E4120C" w:rsidP="004621A0">
            <w:pPr>
              <w:ind w:firstLine="0"/>
            </w:pPr>
          </w:p>
        </w:tc>
        <w:tc>
          <w:tcPr>
            <w:tcW w:w="1390" w:type="dxa"/>
          </w:tcPr>
          <w:p w14:paraId="0E7267CA"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C36D20C" w14:textId="387C2A60"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E4120C" w14:paraId="00EC6480" w14:textId="77777777" w:rsidTr="00E4120C">
        <w:tc>
          <w:tcPr>
            <w:cnfStyle w:val="001000000000" w:firstRow="0" w:lastRow="0" w:firstColumn="1" w:lastColumn="0" w:oddVBand="0" w:evenVBand="0" w:oddHBand="0" w:evenHBand="0" w:firstRowFirstColumn="0" w:firstRowLastColumn="0" w:lastRowFirstColumn="0" w:lastRowLastColumn="0"/>
            <w:tcW w:w="1299" w:type="dxa"/>
            <w:tcBorders>
              <w:top w:val="single" w:sz="18" w:space="0" w:color="auto"/>
            </w:tcBorders>
          </w:tcPr>
          <w:p w14:paraId="3F78BB4B" w14:textId="5D352729" w:rsidR="00E4120C" w:rsidRDefault="00E4120C" w:rsidP="004621A0">
            <w:pPr>
              <w:ind w:firstLine="0"/>
            </w:pPr>
            <w:r>
              <w:t>Orality</w:t>
            </w:r>
          </w:p>
        </w:tc>
        <w:tc>
          <w:tcPr>
            <w:tcW w:w="1390" w:type="dxa"/>
            <w:tcBorders>
              <w:top w:val="single" w:sz="18" w:space="0" w:color="auto"/>
            </w:tcBorders>
          </w:tcPr>
          <w:p w14:paraId="02A59305"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Borders>
              <w:top w:val="single" w:sz="18" w:space="0" w:color="auto"/>
            </w:tcBorders>
          </w:tcPr>
          <w:p w14:paraId="15B5F7B4" w14:textId="56046BBA"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r>
      <w:tr w:rsidR="00E4120C" w14:paraId="20A51B1B"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04144AC5" w14:textId="77777777" w:rsidR="00E4120C" w:rsidRDefault="00E4120C" w:rsidP="004F23B6">
            <w:pPr>
              <w:ind w:firstLine="0"/>
            </w:pPr>
          </w:p>
        </w:tc>
        <w:tc>
          <w:tcPr>
            <w:tcW w:w="1390" w:type="dxa"/>
          </w:tcPr>
          <w:p w14:paraId="6AE7F430" w14:textId="77777777" w:rsidR="00E4120C" w:rsidRDefault="00E4120C" w:rsidP="004F23B6">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19850F35" w14:textId="2505CF21" w:rsidR="00E4120C" w:rsidRDefault="00E4120C"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E4120C" w14:paraId="4B89552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CE77030" w14:textId="77777777" w:rsidR="00E4120C" w:rsidRDefault="00E4120C" w:rsidP="004621A0">
            <w:pPr>
              <w:ind w:firstLine="0"/>
            </w:pPr>
          </w:p>
        </w:tc>
        <w:tc>
          <w:tcPr>
            <w:tcW w:w="1390" w:type="dxa"/>
          </w:tcPr>
          <w:p w14:paraId="29ADE13A"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35C7C2CF" w14:textId="5F8FC60E"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E4120C" w14:paraId="4D297E53"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6E942D07" w14:textId="77777777" w:rsidR="00E4120C" w:rsidRDefault="00E4120C" w:rsidP="004621A0">
            <w:pPr>
              <w:ind w:firstLine="0"/>
            </w:pPr>
          </w:p>
        </w:tc>
        <w:tc>
          <w:tcPr>
            <w:tcW w:w="1390" w:type="dxa"/>
          </w:tcPr>
          <w:p w14:paraId="1955C785"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45905569" w14:textId="0EA63541"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Word reduplication</w:t>
            </w:r>
          </w:p>
        </w:tc>
      </w:tr>
      <w:tr w:rsidR="00E4120C" w14:paraId="447941BE"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264C7B33" w14:textId="77777777" w:rsidR="00E4120C" w:rsidRDefault="00E4120C" w:rsidP="004621A0">
            <w:pPr>
              <w:ind w:firstLine="0"/>
            </w:pPr>
          </w:p>
        </w:tc>
        <w:tc>
          <w:tcPr>
            <w:tcW w:w="1390" w:type="dxa"/>
          </w:tcPr>
          <w:p w14:paraId="036BA8AB"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F1F07C0" w14:textId="0AD4090B"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E4120C" w14:paraId="61DC226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4BE0268B" w14:textId="77777777" w:rsidR="00E4120C" w:rsidRDefault="00E4120C" w:rsidP="004621A0">
            <w:pPr>
              <w:ind w:firstLine="0"/>
            </w:pPr>
          </w:p>
        </w:tc>
        <w:tc>
          <w:tcPr>
            <w:tcW w:w="1390" w:type="dxa"/>
          </w:tcPr>
          <w:p w14:paraId="28029002"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1338E04" w14:textId="5432480A"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E4120C" w14:paraId="00F6C9C7"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52048BE" w14:textId="77777777" w:rsidR="00E4120C" w:rsidRDefault="00E4120C" w:rsidP="004621A0">
            <w:pPr>
              <w:ind w:firstLine="0"/>
            </w:pPr>
          </w:p>
        </w:tc>
        <w:tc>
          <w:tcPr>
            <w:tcW w:w="1390" w:type="dxa"/>
          </w:tcPr>
          <w:p w14:paraId="2105C8AB"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29388E0" w14:textId="055B778B"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E4120C" w14:paraId="3AC7E5A1"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16A786F3" w14:textId="77777777" w:rsidR="00E4120C" w:rsidRDefault="00E4120C" w:rsidP="004621A0">
            <w:pPr>
              <w:ind w:firstLine="0"/>
            </w:pPr>
          </w:p>
        </w:tc>
        <w:tc>
          <w:tcPr>
            <w:tcW w:w="1390" w:type="dxa"/>
          </w:tcPr>
          <w:p w14:paraId="15FAE712"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33F0DFD6" w14:textId="75F0124C"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E4120C" w14:paraId="052A4C38"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21C11B42" w14:textId="77777777" w:rsidR="00E4120C" w:rsidRDefault="00E4120C" w:rsidP="004621A0">
            <w:pPr>
              <w:ind w:firstLine="0"/>
            </w:pPr>
          </w:p>
        </w:tc>
        <w:tc>
          <w:tcPr>
            <w:tcW w:w="1390" w:type="dxa"/>
          </w:tcPr>
          <w:p w14:paraId="12DD7AE7"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83F72F8" w14:textId="557F61F3"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E4120C" w14:paraId="19BC1E07"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42BAB5B1" w14:textId="77777777" w:rsidR="00E4120C" w:rsidRDefault="00E4120C" w:rsidP="004621A0">
            <w:pPr>
              <w:ind w:firstLine="0"/>
            </w:pPr>
          </w:p>
        </w:tc>
        <w:tc>
          <w:tcPr>
            <w:tcW w:w="1390" w:type="dxa"/>
          </w:tcPr>
          <w:p w14:paraId="589FBE81"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FD92DBB" w14:textId="55C0984E"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E4120C" w14:paraId="7AF60483"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10A7FEB4" w14:textId="77777777" w:rsidR="00E4120C" w:rsidRDefault="00E4120C" w:rsidP="004621A0">
            <w:pPr>
              <w:ind w:firstLine="0"/>
            </w:pPr>
          </w:p>
        </w:tc>
        <w:tc>
          <w:tcPr>
            <w:tcW w:w="1390" w:type="dxa"/>
          </w:tcPr>
          <w:p w14:paraId="02B7F691"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17E302FB" w14:textId="035C305C"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Sentences with only verbs</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0B98C7E"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4995A991" w14:textId="77982CA0" w:rsidR="00E14DE8" w:rsidRPr="003D6548" w:rsidRDefault="00DC4207" w:rsidP="00C92CFC">
      <w:pPr>
        <w:ind w:left="1208" w:hanging="357"/>
      </w:pPr>
      <w:r>
        <w:br w:type="page"/>
      </w:r>
    </w:p>
    <w:p w14:paraId="3331EC8B" w14:textId="6807A549" w:rsidR="00C92CFC" w:rsidRPr="00C92CFC" w:rsidRDefault="00F9217A" w:rsidP="00C92CFC">
      <w:pPr>
        <w:pStyle w:val="berschrift1"/>
      </w:pPr>
      <w:bookmarkStart w:id="49" w:name="_Toc75691433"/>
      <w:bookmarkStart w:id="50" w:name="_Toc75691579"/>
      <w:bookmarkStart w:id="51" w:name="_Toc78870226"/>
      <w:r>
        <w:lastRenderedPageBreak/>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5FD82F03"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proofErr w:type="gramStart"/>
      <w:r w:rsidR="007F73CD">
        <w:t>e.g.</w:t>
      </w:r>
      <w:proofErr w:type="gramEnd"/>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lastRenderedPageBreak/>
        <w:t>Classification Sets</w:t>
      </w:r>
    </w:p>
    <w:p w14:paraId="3628DD2E" w14:textId="7983BD73" w:rsidR="00CB0457" w:rsidRDefault="00CB0457" w:rsidP="00CB0457">
      <w:r>
        <w:t xml:space="preserve">Originally, </w:t>
      </w:r>
      <w:r w:rsidR="00E4120C">
        <w:t>all</w:t>
      </w:r>
      <w:r>
        <w:t xml:space="preserve"> the scoring system was meant to assign one point if a criterion met the parameters set forth. However, this proved to be ineffective, as it treated all criteria equally. This often caused</w:t>
      </w:r>
      <w:r w:rsidR="00E4120C">
        <w:t xml:space="preserve"> sentences to be </w:t>
      </w:r>
      <w:r w:rsidR="008D7F64">
        <w:t xml:space="preserve">either assigned to the wrong category or to be assigned to only one category. </w:t>
      </w:r>
    </w:p>
    <w:p w14:paraId="3FD36022" w14:textId="77777777" w:rsidR="00CB0457" w:rsidRPr="00CB0457" w:rsidRDefault="00CB0457" w:rsidP="00CB0457"/>
    <w:p w14:paraId="0C52BFB2" w14:textId="205B315B" w:rsidR="00464226" w:rsidRPr="00F9217A" w:rsidRDefault="00E745B7" w:rsidP="00464226">
      <w:pPr>
        <w:pStyle w:val="berschrift2"/>
        <w:rPr>
          <w:szCs w:val="24"/>
        </w:rPr>
      </w:pPr>
      <w:r>
        <w:t>Naïve Bayes</w:t>
      </w:r>
    </w:p>
    <w:p w14:paraId="010A9633" w14:textId="77777777" w:rsidR="0082533A" w:rsidRDefault="0082533A" w:rsidP="0082533A">
      <w:pPr>
        <w:ind w:firstLine="0"/>
      </w:pPr>
    </w:p>
    <w:tbl>
      <w:tblPr>
        <w:tblStyle w:val="Gitternetztabelle7farbig"/>
        <w:tblW w:w="0" w:type="auto"/>
        <w:tblLook w:val="04A0" w:firstRow="1" w:lastRow="0" w:firstColumn="1" w:lastColumn="0" w:noHBand="0" w:noVBand="1"/>
      </w:tblPr>
      <w:tblGrid>
        <w:gridCol w:w="1396"/>
        <w:gridCol w:w="6542"/>
      </w:tblGrid>
      <w:tr w:rsidR="00E4120C" w14:paraId="05BF7DF7" w14:textId="77777777" w:rsidTr="008253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6" w:type="dxa"/>
          </w:tcPr>
          <w:p w14:paraId="60CE8FDE" w14:textId="651863FA" w:rsidR="00E4120C" w:rsidRDefault="00E4120C" w:rsidP="00272F4A">
            <w:pPr>
              <w:ind w:firstLine="0"/>
            </w:pPr>
            <w:r>
              <w:t>Accuracy</w:t>
            </w:r>
          </w:p>
        </w:tc>
        <w:tc>
          <w:tcPr>
            <w:tcW w:w="6542" w:type="dxa"/>
          </w:tcPr>
          <w:p w14:paraId="6F720F3D" w14:textId="77777777" w:rsidR="00E4120C" w:rsidRDefault="00E4120C" w:rsidP="00272F4A">
            <w:pPr>
              <w:ind w:firstLine="0"/>
              <w:cnfStyle w:val="100000000000" w:firstRow="1" w:lastRow="0" w:firstColumn="0" w:lastColumn="0" w:oddVBand="0" w:evenVBand="0" w:oddHBand="0" w:evenHBand="0" w:firstRowFirstColumn="0" w:firstRowLastColumn="0" w:lastRowFirstColumn="0" w:lastRowLastColumn="0"/>
            </w:pPr>
          </w:p>
        </w:tc>
      </w:tr>
      <w:tr w:rsidR="00E4120C" w14:paraId="60C4A3AD" w14:textId="77777777" w:rsidTr="008253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1E50284D" w14:textId="7B28A9A4" w:rsidR="00E4120C" w:rsidRDefault="008D7F64" w:rsidP="00272F4A">
            <w:pPr>
              <w:ind w:firstLine="0"/>
            </w:pPr>
            <w:r>
              <w:t>Accuracy</w:t>
            </w:r>
          </w:p>
        </w:tc>
        <w:tc>
          <w:tcPr>
            <w:tcW w:w="6542" w:type="dxa"/>
          </w:tcPr>
          <w:p w14:paraId="0426D4F6" w14:textId="77777777" w:rsidR="00E4120C" w:rsidRDefault="00E4120C" w:rsidP="00272F4A">
            <w:pPr>
              <w:ind w:firstLine="0"/>
              <w:cnfStyle w:val="000000100000" w:firstRow="0" w:lastRow="0" w:firstColumn="0" w:lastColumn="0" w:oddVBand="0" w:evenVBand="0" w:oddHBand="1" w:evenHBand="0" w:firstRowFirstColumn="0" w:firstRowLastColumn="0" w:lastRowFirstColumn="0" w:lastRowLastColumn="0"/>
            </w:pPr>
          </w:p>
        </w:tc>
      </w:tr>
      <w:tr w:rsidR="008D7F64" w14:paraId="5C75C6CF" w14:textId="77777777" w:rsidTr="0082533A">
        <w:tc>
          <w:tcPr>
            <w:cnfStyle w:val="001000000000" w:firstRow="0" w:lastRow="0" w:firstColumn="1" w:lastColumn="0" w:oddVBand="0" w:evenVBand="0" w:oddHBand="0" w:evenHBand="0" w:firstRowFirstColumn="0" w:firstRowLastColumn="0" w:lastRowFirstColumn="0" w:lastRowLastColumn="0"/>
            <w:tcW w:w="1396" w:type="dxa"/>
          </w:tcPr>
          <w:p w14:paraId="180BA862" w14:textId="5767E387" w:rsidR="008D7F64" w:rsidRDefault="008D7F64" w:rsidP="00272F4A">
            <w:pPr>
              <w:ind w:firstLine="0"/>
            </w:pPr>
            <w:r>
              <w:t>Error Rate</w:t>
            </w:r>
          </w:p>
        </w:tc>
        <w:tc>
          <w:tcPr>
            <w:tcW w:w="6542" w:type="dxa"/>
          </w:tcPr>
          <w:p w14:paraId="124782E8" w14:textId="77777777" w:rsidR="008D7F64" w:rsidRDefault="008D7F64" w:rsidP="00272F4A">
            <w:pPr>
              <w:ind w:firstLine="0"/>
              <w:cnfStyle w:val="000000000000" w:firstRow="0" w:lastRow="0" w:firstColumn="0" w:lastColumn="0" w:oddVBand="0" w:evenVBand="0" w:oddHBand="0" w:evenHBand="0" w:firstRowFirstColumn="0" w:firstRowLastColumn="0" w:lastRowFirstColumn="0" w:lastRowLastColumn="0"/>
            </w:pPr>
          </w:p>
        </w:tc>
      </w:tr>
      <w:tr w:rsidR="00E4120C" w14:paraId="295AEC0B" w14:textId="77777777" w:rsidTr="008253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72C81A88" w14:textId="23040EE2" w:rsidR="00E4120C" w:rsidRDefault="00E4120C" w:rsidP="00272F4A">
            <w:pPr>
              <w:ind w:firstLine="0"/>
            </w:pPr>
            <w:r>
              <w:t>Precision</w:t>
            </w:r>
          </w:p>
        </w:tc>
        <w:tc>
          <w:tcPr>
            <w:tcW w:w="6542" w:type="dxa"/>
          </w:tcPr>
          <w:p w14:paraId="01AEC8D3" w14:textId="77777777" w:rsidR="00E4120C" w:rsidRDefault="00E4120C" w:rsidP="00272F4A">
            <w:pPr>
              <w:ind w:firstLine="0"/>
              <w:cnfStyle w:val="000000100000" w:firstRow="0" w:lastRow="0" w:firstColumn="0" w:lastColumn="0" w:oddVBand="0" w:evenVBand="0" w:oddHBand="1" w:evenHBand="0" w:firstRowFirstColumn="0" w:firstRowLastColumn="0" w:lastRowFirstColumn="0" w:lastRowLastColumn="0"/>
            </w:pPr>
          </w:p>
        </w:tc>
      </w:tr>
      <w:tr w:rsidR="00E4120C" w14:paraId="04F8786D" w14:textId="77777777" w:rsidTr="0082533A">
        <w:tc>
          <w:tcPr>
            <w:cnfStyle w:val="001000000000" w:firstRow="0" w:lastRow="0" w:firstColumn="1" w:lastColumn="0" w:oddVBand="0" w:evenVBand="0" w:oddHBand="0" w:evenHBand="0" w:firstRowFirstColumn="0" w:firstRowLastColumn="0" w:lastRowFirstColumn="0" w:lastRowLastColumn="0"/>
            <w:tcW w:w="1396" w:type="dxa"/>
          </w:tcPr>
          <w:p w14:paraId="201E2DFA" w14:textId="23BE0FBC" w:rsidR="00E4120C" w:rsidRDefault="00E4120C" w:rsidP="00272F4A">
            <w:pPr>
              <w:ind w:firstLine="0"/>
            </w:pPr>
            <w:r>
              <w:t>Recall</w:t>
            </w:r>
          </w:p>
        </w:tc>
        <w:tc>
          <w:tcPr>
            <w:tcW w:w="6542" w:type="dxa"/>
          </w:tcPr>
          <w:p w14:paraId="40D6A158" w14:textId="77777777" w:rsidR="00E4120C" w:rsidRDefault="00E4120C" w:rsidP="00272F4A">
            <w:pPr>
              <w:ind w:firstLine="0"/>
              <w:cnfStyle w:val="000000000000" w:firstRow="0" w:lastRow="0" w:firstColumn="0" w:lastColumn="0" w:oddVBand="0" w:evenVBand="0" w:oddHBand="0" w:evenHBand="0" w:firstRowFirstColumn="0" w:firstRowLastColumn="0" w:lastRowFirstColumn="0" w:lastRowLastColumn="0"/>
            </w:pPr>
          </w:p>
        </w:tc>
      </w:tr>
      <w:tr w:rsidR="00E4120C" w14:paraId="6FBA6EB6" w14:textId="77777777" w:rsidTr="008253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4B309DB4" w14:textId="4A26BC80" w:rsidR="00E4120C" w:rsidRDefault="00E4120C" w:rsidP="00272F4A">
            <w:pPr>
              <w:ind w:firstLine="0"/>
            </w:pPr>
            <w:r>
              <w:t>F-Score</w:t>
            </w:r>
          </w:p>
        </w:tc>
        <w:tc>
          <w:tcPr>
            <w:tcW w:w="6542" w:type="dxa"/>
          </w:tcPr>
          <w:p w14:paraId="231ECD65" w14:textId="77777777" w:rsidR="00E4120C" w:rsidRDefault="00E4120C" w:rsidP="00272F4A">
            <w:pPr>
              <w:ind w:firstLine="0"/>
              <w:cnfStyle w:val="000000100000" w:firstRow="0" w:lastRow="0" w:firstColumn="0" w:lastColumn="0" w:oddVBand="0" w:evenVBand="0" w:oddHBand="1" w:evenHBand="0" w:firstRowFirstColumn="0" w:firstRowLastColumn="0" w:lastRowFirstColumn="0" w:lastRowLastColumn="0"/>
            </w:pPr>
          </w:p>
        </w:tc>
      </w:tr>
      <w:tr w:rsidR="00E4120C" w14:paraId="439E24AD" w14:textId="77777777" w:rsidTr="0082533A">
        <w:tc>
          <w:tcPr>
            <w:cnfStyle w:val="001000000000" w:firstRow="0" w:lastRow="0" w:firstColumn="1" w:lastColumn="0" w:oddVBand="0" w:evenVBand="0" w:oddHBand="0" w:evenHBand="0" w:firstRowFirstColumn="0" w:firstRowLastColumn="0" w:lastRowFirstColumn="0" w:lastRowLastColumn="0"/>
            <w:tcW w:w="1396" w:type="dxa"/>
          </w:tcPr>
          <w:p w14:paraId="5E361FD8" w14:textId="77777777" w:rsidR="00E4120C" w:rsidRDefault="00E4120C" w:rsidP="00272F4A">
            <w:pPr>
              <w:ind w:firstLine="0"/>
            </w:pPr>
          </w:p>
        </w:tc>
        <w:tc>
          <w:tcPr>
            <w:tcW w:w="6542" w:type="dxa"/>
          </w:tcPr>
          <w:p w14:paraId="5D7098AE" w14:textId="77777777" w:rsidR="00E4120C" w:rsidRDefault="00E4120C"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307A459D" w:rsidR="00272F4A" w:rsidRDefault="00272F4A" w:rsidP="00272F4A"/>
    <w:p w14:paraId="5DCD5C12" w14:textId="77777777" w:rsidR="0082533A" w:rsidRDefault="0082533A" w:rsidP="00272F4A"/>
    <w:p w14:paraId="6AB884AD" w14:textId="031F5DE6" w:rsidR="00272F4A" w:rsidRDefault="00E4120C" w:rsidP="00272F4A">
      <w:r>
        <w:t xml:space="preserve">Mention cross validation </w:t>
      </w:r>
    </w:p>
    <w:p w14:paraId="7A90072C" w14:textId="5FB958C2" w:rsidR="00272F4A" w:rsidRDefault="00272F4A" w:rsidP="00272F4A"/>
    <w:p w14:paraId="648EF27A" w14:textId="77777777" w:rsidR="00272F4A" w:rsidRPr="00272F4A" w:rsidRDefault="00272F4A" w:rsidP="00272F4A"/>
    <w:p w14:paraId="2655ACCC" w14:textId="77777777" w:rsidR="00D32533" w:rsidRDefault="00D32533">
      <w:pPr>
        <w:ind w:left="1208" w:hanging="357"/>
        <w:rPr>
          <w:rFonts w:eastAsia="Times" w:cs="Times"/>
          <w:szCs w:val="32"/>
        </w:rPr>
      </w:pPr>
      <w:bookmarkStart w:id="55" w:name="_Toc78870229"/>
      <w:bookmarkStart w:id="56" w:name="_Toc78870230"/>
      <w:bookmarkStart w:id="57" w:name="_Toc75713093"/>
      <w:r>
        <w:br w:type="page"/>
      </w:r>
    </w:p>
    <w:p w14:paraId="457CBDEB" w14:textId="0E9C9511" w:rsidR="0082533A" w:rsidRDefault="00D32533" w:rsidP="0059409D">
      <w:pPr>
        <w:pStyle w:val="berschrift2"/>
      </w:pPr>
      <w:r>
        <w:lastRenderedPageBreak/>
        <w:t>Spacy</w:t>
      </w:r>
      <w:bookmarkEnd w:id="55"/>
      <w:r w:rsidR="008D7F64">
        <w:t xml:space="preserve"> Module</w:t>
      </w:r>
    </w:p>
    <w:p w14:paraId="241416BD" w14:textId="1A16929D" w:rsidR="0082533A" w:rsidRDefault="0082533A" w:rsidP="0082533A">
      <w:r>
        <w:t xml:space="preserve">The Spacy module was used to ascertain part-of-speech, morphological, tokens, and syntactical dependencies </w:t>
      </w:r>
    </w:p>
    <w:p w14:paraId="52F195B1" w14:textId="77777777" w:rsidR="00C6470E" w:rsidRPr="0082533A" w:rsidRDefault="00C6470E" w:rsidP="00C6470E">
      <w:pPr>
        <w:ind w:firstLine="0"/>
        <w:jc w:val="center"/>
      </w:pPr>
    </w:p>
    <w:tbl>
      <w:tblPr>
        <w:tblStyle w:val="Gitternetztabelle7farbig"/>
        <w:tblW w:w="0" w:type="auto"/>
        <w:tblLook w:val="04A0" w:firstRow="1" w:lastRow="0" w:firstColumn="1" w:lastColumn="0" w:noHBand="0" w:noVBand="1"/>
      </w:tblPr>
      <w:tblGrid>
        <w:gridCol w:w="1396"/>
        <w:gridCol w:w="1439"/>
        <w:gridCol w:w="1439"/>
        <w:gridCol w:w="1439"/>
      </w:tblGrid>
      <w:tr w:rsidR="00C6470E" w14:paraId="71FB17B7" w14:textId="5583D04E" w:rsidTr="00F20F8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6" w:type="dxa"/>
          </w:tcPr>
          <w:p w14:paraId="09C2E084" w14:textId="4AB1807F" w:rsidR="00C6470E" w:rsidRDefault="00C6470E" w:rsidP="00C6470E">
            <w:pPr>
              <w:ind w:firstLine="0"/>
              <w:jc w:val="center"/>
            </w:pPr>
            <w:r>
              <w:t>POS</w:t>
            </w:r>
          </w:p>
        </w:tc>
        <w:tc>
          <w:tcPr>
            <w:tcW w:w="1439" w:type="dxa"/>
          </w:tcPr>
          <w:p w14:paraId="142BDE47" w14:textId="6677D935"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439" w:type="dxa"/>
          </w:tcPr>
          <w:p w14:paraId="522B11AC" w14:textId="506E055E"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439" w:type="dxa"/>
          </w:tcPr>
          <w:p w14:paraId="3CDB1ADA" w14:textId="2C280836"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C6470E" w14:paraId="2E0E8D65" w14:textId="3CA1E0DB" w:rsidTr="00F20F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48C9C416" w14:textId="77777777" w:rsidR="00C6470E" w:rsidRDefault="00C6470E" w:rsidP="00C6470E">
            <w:pPr>
              <w:ind w:firstLine="0"/>
              <w:jc w:val="center"/>
            </w:pPr>
            <w:r>
              <w:t>Accuracy</w:t>
            </w:r>
          </w:p>
        </w:tc>
        <w:tc>
          <w:tcPr>
            <w:tcW w:w="1439" w:type="dxa"/>
          </w:tcPr>
          <w:p w14:paraId="7F745C86"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33866C15"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293C0C39"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66C175CE" w14:textId="7FADB84D" w:rsidTr="00F20F8A">
        <w:tc>
          <w:tcPr>
            <w:cnfStyle w:val="001000000000" w:firstRow="0" w:lastRow="0" w:firstColumn="1" w:lastColumn="0" w:oddVBand="0" w:evenVBand="0" w:oddHBand="0" w:evenHBand="0" w:firstRowFirstColumn="0" w:firstRowLastColumn="0" w:lastRowFirstColumn="0" w:lastRowLastColumn="0"/>
            <w:tcW w:w="1396" w:type="dxa"/>
          </w:tcPr>
          <w:p w14:paraId="7F533A53" w14:textId="77777777" w:rsidR="00C6470E" w:rsidRDefault="00C6470E" w:rsidP="00C6470E">
            <w:pPr>
              <w:ind w:firstLine="0"/>
              <w:jc w:val="center"/>
            </w:pPr>
            <w:r>
              <w:t>Error Rate</w:t>
            </w:r>
          </w:p>
        </w:tc>
        <w:tc>
          <w:tcPr>
            <w:tcW w:w="1439" w:type="dxa"/>
          </w:tcPr>
          <w:p w14:paraId="36F16BCD"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1493CD57"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46845AC2"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634DBE54" w14:textId="5E9A96D2" w:rsidTr="00F20F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26D153FA" w14:textId="77777777" w:rsidR="00C6470E" w:rsidRDefault="00C6470E" w:rsidP="00C6470E">
            <w:pPr>
              <w:ind w:firstLine="0"/>
              <w:jc w:val="center"/>
            </w:pPr>
            <w:r>
              <w:t>Precision</w:t>
            </w:r>
          </w:p>
        </w:tc>
        <w:tc>
          <w:tcPr>
            <w:tcW w:w="1439" w:type="dxa"/>
          </w:tcPr>
          <w:p w14:paraId="478F6620"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7FD3CA2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6B98E807"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58352253" w14:textId="640A4A67" w:rsidTr="00F20F8A">
        <w:tc>
          <w:tcPr>
            <w:cnfStyle w:val="001000000000" w:firstRow="0" w:lastRow="0" w:firstColumn="1" w:lastColumn="0" w:oddVBand="0" w:evenVBand="0" w:oddHBand="0" w:evenHBand="0" w:firstRowFirstColumn="0" w:firstRowLastColumn="0" w:lastRowFirstColumn="0" w:lastRowLastColumn="0"/>
            <w:tcW w:w="1396" w:type="dxa"/>
          </w:tcPr>
          <w:p w14:paraId="388B7B27" w14:textId="77777777" w:rsidR="00C6470E" w:rsidRDefault="00C6470E" w:rsidP="00C6470E">
            <w:pPr>
              <w:ind w:firstLine="0"/>
              <w:jc w:val="center"/>
            </w:pPr>
            <w:r>
              <w:t>Recall</w:t>
            </w:r>
          </w:p>
        </w:tc>
        <w:tc>
          <w:tcPr>
            <w:tcW w:w="1439" w:type="dxa"/>
          </w:tcPr>
          <w:p w14:paraId="5A004A74"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4D7DA386"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79D546FA"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47CE1543" w14:textId="0610E4CD" w:rsidTr="00F20F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0972B05C" w14:textId="77777777" w:rsidR="00C6470E" w:rsidRDefault="00C6470E" w:rsidP="00C6470E">
            <w:pPr>
              <w:ind w:firstLine="0"/>
              <w:jc w:val="center"/>
            </w:pPr>
            <w:r>
              <w:t>F-Score</w:t>
            </w:r>
          </w:p>
        </w:tc>
        <w:tc>
          <w:tcPr>
            <w:tcW w:w="1439" w:type="dxa"/>
          </w:tcPr>
          <w:p w14:paraId="0FE4639C"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0EF4362A"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5126493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bl>
    <w:p w14:paraId="0F0D77B5" w14:textId="77777777" w:rsidR="008D7F64" w:rsidRDefault="008D7F64" w:rsidP="00C6470E">
      <w:pPr>
        <w:ind w:left="1208" w:hanging="357"/>
        <w:jc w:val="center"/>
      </w:pPr>
    </w:p>
    <w:tbl>
      <w:tblPr>
        <w:tblStyle w:val="Gitternetztabelle7farbig"/>
        <w:tblW w:w="0" w:type="auto"/>
        <w:tblLook w:val="04A0" w:firstRow="1" w:lastRow="0" w:firstColumn="1" w:lastColumn="0" w:noHBand="0" w:noVBand="1"/>
      </w:tblPr>
      <w:tblGrid>
        <w:gridCol w:w="1396"/>
        <w:gridCol w:w="1439"/>
        <w:gridCol w:w="1439"/>
        <w:gridCol w:w="1439"/>
      </w:tblGrid>
      <w:tr w:rsidR="00C6470E" w14:paraId="69E36CD4" w14:textId="77777777" w:rsidTr="003012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6" w:type="dxa"/>
          </w:tcPr>
          <w:p w14:paraId="0435C9B8" w14:textId="169B6D11" w:rsidR="00C6470E" w:rsidRDefault="00C6470E" w:rsidP="00C6470E">
            <w:pPr>
              <w:ind w:firstLine="0"/>
              <w:jc w:val="center"/>
            </w:pPr>
            <w:r>
              <w:t>Morph</w:t>
            </w:r>
          </w:p>
        </w:tc>
        <w:tc>
          <w:tcPr>
            <w:tcW w:w="1439" w:type="dxa"/>
          </w:tcPr>
          <w:p w14:paraId="1E885A4F" w14:textId="77777777"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439" w:type="dxa"/>
          </w:tcPr>
          <w:p w14:paraId="6FFD4098" w14:textId="77777777"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439" w:type="dxa"/>
          </w:tcPr>
          <w:p w14:paraId="61A3F463" w14:textId="77777777"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C6470E" w14:paraId="0FCB1D78" w14:textId="77777777" w:rsidTr="00301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54D2EC50" w14:textId="77777777" w:rsidR="00C6470E" w:rsidRDefault="00C6470E" w:rsidP="00C6470E">
            <w:pPr>
              <w:ind w:firstLine="0"/>
              <w:jc w:val="center"/>
            </w:pPr>
            <w:r>
              <w:t>Accuracy</w:t>
            </w:r>
          </w:p>
        </w:tc>
        <w:tc>
          <w:tcPr>
            <w:tcW w:w="1439" w:type="dxa"/>
          </w:tcPr>
          <w:p w14:paraId="3AC09719"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0971725A"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603C991F"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1948282A" w14:textId="77777777" w:rsidTr="00301222">
        <w:tc>
          <w:tcPr>
            <w:cnfStyle w:val="001000000000" w:firstRow="0" w:lastRow="0" w:firstColumn="1" w:lastColumn="0" w:oddVBand="0" w:evenVBand="0" w:oddHBand="0" w:evenHBand="0" w:firstRowFirstColumn="0" w:firstRowLastColumn="0" w:lastRowFirstColumn="0" w:lastRowLastColumn="0"/>
            <w:tcW w:w="1396" w:type="dxa"/>
          </w:tcPr>
          <w:p w14:paraId="7E364AF3" w14:textId="77777777" w:rsidR="00C6470E" w:rsidRDefault="00C6470E" w:rsidP="00C6470E">
            <w:pPr>
              <w:ind w:firstLine="0"/>
              <w:jc w:val="center"/>
            </w:pPr>
            <w:r>
              <w:t>Error Rate</w:t>
            </w:r>
          </w:p>
        </w:tc>
        <w:tc>
          <w:tcPr>
            <w:tcW w:w="1439" w:type="dxa"/>
          </w:tcPr>
          <w:p w14:paraId="03E63BA0"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328A199B"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770516CA"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636DC5A7" w14:textId="77777777" w:rsidTr="00301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00399294" w14:textId="77777777" w:rsidR="00C6470E" w:rsidRDefault="00C6470E" w:rsidP="00C6470E">
            <w:pPr>
              <w:ind w:firstLine="0"/>
              <w:jc w:val="center"/>
            </w:pPr>
            <w:r>
              <w:t>Precision</w:t>
            </w:r>
          </w:p>
        </w:tc>
        <w:tc>
          <w:tcPr>
            <w:tcW w:w="1439" w:type="dxa"/>
          </w:tcPr>
          <w:p w14:paraId="3BB8D789"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3D317D36"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2E9D4BB2"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16810F3F" w14:textId="77777777" w:rsidTr="00301222">
        <w:tc>
          <w:tcPr>
            <w:cnfStyle w:val="001000000000" w:firstRow="0" w:lastRow="0" w:firstColumn="1" w:lastColumn="0" w:oddVBand="0" w:evenVBand="0" w:oddHBand="0" w:evenHBand="0" w:firstRowFirstColumn="0" w:firstRowLastColumn="0" w:lastRowFirstColumn="0" w:lastRowLastColumn="0"/>
            <w:tcW w:w="1396" w:type="dxa"/>
          </w:tcPr>
          <w:p w14:paraId="05447748" w14:textId="77777777" w:rsidR="00C6470E" w:rsidRDefault="00C6470E" w:rsidP="00C6470E">
            <w:pPr>
              <w:ind w:firstLine="0"/>
              <w:jc w:val="center"/>
            </w:pPr>
            <w:r>
              <w:t>Recall</w:t>
            </w:r>
          </w:p>
        </w:tc>
        <w:tc>
          <w:tcPr>
            <w:tcW w:w="1439" w:type="dxa"/>
          </w:tcPr>
          <w:p w14:paraId="2EA0AFF1"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658A7F86"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0D4B22C1"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7DAE4589" w14:textId="77777777" w:rsidTr="00C6470E">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1396" w:type="dxa"/>
          </w:tcPr>
          <w:p w14:paraId="7032A226" w14:textId="77777777" w:rsidR="00C6470E" w:rsidRDefault="00C6470E" w:rsidP="00C6470E">
            <w:pPr>
              <w:ind w:firstLine="0"/>
              <w:jc w:val="center"/>
            </w:pPr>
            <w:r>
              <w:t>F-Score</w:t>
            </w:r>
          </w:p>
        </w:tc>
        <w:tc>
          <w:tcPr>
            <w:tcW w:w="1439" w:type="dxa"/>
          </w:tcPr>
          <w:p w14:paraId="618389D5"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0E4B9E4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0604B55C"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bl>
    <w:p w14:paraId="21AEA50A" w14:textId="77777777" w:rsidR="00C6470E" w:rsidRDefault="00C6470E" w:rsidP="00C6470E">
      <w:pPr>
        <w:ind w:left="1208" w:hanging="357"/>
        <w:jc w:val="center"/>
      </w:pPr>
    </w:p>
    <w:tbl>
      <w:tblPr>
        <w:tblStyle w:val="Gitternetztabelle7farbig"/>
        <w:tblW w:w="0" w:type="auto"/>
        <w:tblLook w:val="04A0" w:firstRow="1" w:lastRow="0" w:firstColumn="1" w:lastColumn="0" w:noHBand="0" w:noVBand="1"/>
      </w:tblPr>
      <w:tblGrid>
        <w:gridCol w:w="1396"/>
        <w:gridCol w:w="1439"/>
        <w:gridCol w:w="1439"/>
        <w:gridCol w:w="1439"/>
      </w:tblGrid>
      <w:tr w:rsidR="00C6470E" w14:paraId="446F183E" w14:textId="77777777" w:rsidTr="003012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6" w:type="dxa"/>
          </w:tcPr>
          <w:p w14:paraId="792FA2C8" w14:textId="63B3F25A" w:rsidR="00C6470E" w:rsidRDefault="00C6470E" w:rsidP="00C6470E">
            <w:pPr>
              <w:ind w:firstLine="0"/>
              <w:jc w:val="center"/>
            </w:pPr>
            <w:proofErr w:type="gramStart"/>
            <w:r>
              <w:t>Depend</w:t>
            </w:r>
            <w:proofErr w:type="gramEnd"/>
          </w:p>
        </w:tc>
        <w:tc>
          <w:tcPr>
            <w:tcW w:w="1439" w:type="dxa"/>
          </w:tcPr>
          <w:p w14:paraId="3384DCAD" w14:textId="77777777"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439" w:type="dxa"/>
          </w:tcPr>
          <w:p w14:paraId="0B12A2CE" w14:textId="77777777"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439" w:type="dxa"/>
          </w:tcPr>
          <w:p w14:paraId="64FC7706" w14:textId="77777777"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C6470E" w14:paraId="54E85C09" w14:textId="77777777" w:rsidTr="00301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7501CE0C" w14:textId="77777777" w:rsidR="00C6470E" w:rsidRDefault="00C6470E" w:rsidP="00C6470E">
            <w:pPr>
              <w:ind w:firstLine="0"/>
              <w:jc w:val="center"/>
            </w:pPr>
            <w:r>
              <w:t>Accuracy</w:t>
            </w:r>
          </w:p>
        </w:tc>
        <w:tc>
          <w:tcPr>
            <w:tcW w:w="1439" w:type="dxa"/>
          </w:tcPr>
          <w:p w14:paraId="614AA628"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07D539DB"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1A193A90"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55F5AE18" w14:textId="77777777" w:rsidTr="00301222">
        <w:tc>
          <w:tcPr>
            <w:cnfStyle w:val="001000000000" w:firstRow="0" w:lastRow="0" w:firstColumn="1" w:lastColumn="0" w:oddVBand="0" w:evenVBand="0" w:oddHBand="0" w:evenHBand="0" w:firstRowFirstColumn="0" w:firstRowLastColumn="0" w:lastRowFirstColumn="0" w:lastRowLastColumn="0"/>
            <w:tcW w:w="1396" w:type="dxa"/>
          </w:tcPr>
          <w:p w14:paraId="711FA82C" w14:textId="77777777" w:rsidR="00C6470E" w:rsidRDefault="00C6470E" w:rsidP="00C6470E">
            <w:pPr>
              <w:ind w:firstLine="0"/>
              <w:jc w:val="center"/>
            </w:pPr>
            <w:r>
              <w:t>Error Rate</w:t>
            </w:r>
          </w:p>
        </w:tc>
        <w:tc>
          <w:tcPr>
            <w:tcW w:w="1439" w:type="dxa"/>
          </w:tcPr>
          <w:p w14:paraId="66839731"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614C32B4"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4341FF8D"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562EF7CB" w14:textId="77777777" w:rsidTr="00301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4D24C1CF" w14:textId="77777777" w:rsidR="00C6470E" w:rsidRDefault="00C6470E" w:rsidP="00C6470E">
            <w:pPr>
              <w:ind w:firstLine="0"/>
              <w:jc w:val="center"/>
            </w:pPr>
            <w:r>
              <w:t>Precision</w:t>
            </w:r>
          </w:p>
        </w:tc>
        <w:tc>
          <w:tcPr>
            <w:tcW w:w="1439" w:type="dxa"/>
          </w:tcPr>
          <w:p w14:paraId="162BFC0B"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3070DD4E"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74E6D2B9"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51D6B6B6" w14:textId="77777777" w:rsidTr="00301222">
        <w:tc>
          <w:tcPr>
            <w:cnfStyle w:val="001000000000" w:firstRow="0" w:lastRow="0" w:firstColumn="1" w:lastColumn="0" w:oddVBand="0" w:evenVBand="0" w:oddHBand="0" w:evenHBand="0" w:firstRowFirstColumn="0" w:firstRowLastColumn="0" w:lastRowFirstColumn="0" w:lastRowLastColumn="0"/>
            <w:tcW w:w="1396" w:type="dxa"/>
          </w:tcPr>
          <w:p w14:paraId="62E518DC" w14:textId="77777777" w:rsidR="00C6470E" w:rsidRDefault="00C6470E" w:rsidP="00C6470E">
            <w:pPr>
              <w:ind w:firstLine="0"/>
              <w:jc w:val="center"/>
            </w:pPr>
            <w:r>
              <w:t>Recall</w:t>
            </w:r>
          </w:p>
        </w:tc>
        <w:tc>
          <w:tcPr>
            <w:tcW w:w="1439" w:type="dxa"/>
          </w:tcPr>
          <w:p w14:paraId="09F7A244"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7C18C538"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439" w:type="dxa"/>
          </w:tcPr>
          <w:p w14:paraId="5D52F03A"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2F698391" w14:textId="77777777" w:rsidTr="003012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6" w:type="dxa"/>
          </w:tcPr>
          <w:p w14:paraId="352C558F" w14:textId="77777777" w:rsidR="00C6470E" w:rsidRDefault="00C6470E" w:rsidP="00C6470E">
            <w:pPr>
              <w:ind w:firstLine="0"/>
              <w:jc w:val="center"/>
            </w:pPr>
            <w:r>
              <w:t>F-Score</w:t>
            </w:r>
          </w:p>
        </w:tc>
        <w:tc>
          <w:tcPr>
            <w:tcW w:w="1439" w:type="dxa"/>
          </w:tcPr>
          <w:p w14:paraId="00DB28F1"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72BE5ECB"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439" w:type="dxa"/>
          </w:tcPr>
          <w:p w14:paraId="0C478943"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bl>
    <w:p w14:paraId="7DE91C4D" w14:textId="77777777" w:rsidR="00C6470E" w:rsidRDefault="00C6470E" w:rsidP="00C6470E">
      <w:pPr>
        <w:ind w:left="1208" w:hanging="357"/>
        <w:jc w:val="center"/>
      </w:pPr>
    </w:p>
    <w:p w14:paraId="72EFB2E0" w14:textId="77777777" w:rsidR="00C6470E" w:rsidRDefault="00C6470E" w:rsidP="00C6470E">
      <w:pPr>
        <w:ind w:left="1208" w:hanging="357"/>
        <w:jc w:val="center"/>
      </w:pPr>
      <w:r>
        <w:br w:type="page"/>
      </w:r>
    </w:p>
    <w:p w14:paraId="43FE254F" w14:textId="77777777" w:rsidR="00C6470E" w:rsidRDefault="00C6470E" w:rsidP="00C6470E">
      <w:r>
        <w:lastRenderedPageBreak/>
        <w:br w:type="page"/>
      </w:r>
    </w:p>
    <w:p w14:paraId="6E18D5EC" w14:textId="1ED4C137" w:rsidR="00C6470E" w:rsidRDefault="00C6470E" w:rsidP="00C6470E">
      <w:r>
        <w:lastRenderedPageBreak/>
        <w:br w:type="page"/>
      </w:r>
    </w:p>
    <w:p w14:paraId="6305113A" w14:textId="77777777" w:rsidR="008D7F64" w:rsidRDefault="008D7F64" w:rsidP="00D32533">
      <w:pPr>
        <w:ind w:left="1208" w:hanging="357"/>
      </w:pPr>
    </w:p>
    <w:p w14:paraId="6C6ADB9F" w14:textId="77777777" w:rsidR="0082533A" w:rsidRDefault="00F9217A" w:rsidP="00F9217A">
      <w:pPr>
        <w:pStyle w:val="berschrift2"/>
      </w:pPr>
      <w:r>
        <w:t>Sentence Tokenizer</w:t>
      </w:r>
      <w:bookmarkEnd w:id="56"/>
    </w:p>
    <w:p w14:paraId="27F7B11D" w14:textId="5D63E51B" w:rsidR="008D7F64" w:rsidRDefault="00E03C0F" w:rsidP="00E03C0F">
      <w:r>
        <w:t xml:space="preserve">Two of the most popular NLP libraries, </w:t>
      </w:r>
      <w:proofErr w:type="spellStart"/>
      <w:r>
        <w:t>NLTK</w:t>
      </w:r>
      <w:proofErr w:type="spellEnd"/>
      <w:r>
        <w:t xml:space="preserve">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7A6C1059" w14:textId="77777777" w:rsidR="00331B39" w:rsidRDefault="002A7736" w:rsidP="002A7736">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25030D4" w14:textId="77777777" w:rsidR="00331B39" w:rsidRDefault="00331B39" w:rsidP="002A7736"/>
    <w:p w14:paraId="199021FF" w14:textId="0EDD5E0A" w:rsidR="00F9217A" w:rsidRPr="00D32533" w:rsidRDefault="00331B39" w:rsidP="002A7736">
      <w:pPr>
        <w:rPr>
          <w:rFonts w:eastAsia="Times" w:cs="Times"/>
          <w:szCs w:val="32"/>
        </w:rPr>
      </w:pPr>
      <w: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w:t>
      </w:r>
      <w:proofErr w:type="spellStart"/>
      <w:r>
        <w:t>ebay</w:t>
      </w:r>
      <w:proofErr w:type="spellEnd"/>
      <w:r>
        <w:t xml:space="preserve"> online postings, that bullet points, rather than sentences were the intent of the author. Therefore,  the decision was made to use this bullet points as sentence markers. It should be  noted that the definition of sentence is being somewhat expanded to encompass such thought. </w:t>
      </w:r>
      <w:r w:rsidR="00D32533">
        <w:br w:type="page"/>
      </w:r>
    </w:p>
    <w:bookmarkEnd w:id="57"/>
    <w:p w14:paraId="19F092D0" w14:textId="3B80CA70" w:rsidR="00E14DE8" w:rsidRPr="00E14DE8" w:rsidRDefault="00E14DE8" w:rsidP="00C92CFC">
      <w:pPr>
        <w:ind w:left="1208" w:hanging="357"/>
      </w:pPr>
      <w:r>
        <w:lastRenderedPageBreak/>
        <w:br w:type="page"/>
      </w:r>
    </w:p>
    <w:p w14:paraId="7CF61C94" w14:textId="1650E5AC" w:rsidR="003D2C3B" w:rsidRPr="003D6548" w:rsidRDefault="003D2C3B" w:rsidP="00B85DF0">
      <w:pPr>
        <w:pStyle w:val="berschrift1"/>
      </w:pPr>
      <w:bookmarkStart w:id="58" w:name="_Toc75691436"/>
      <w:bookmarkStart w:id="59" w:name="_Toc75691582"/>
      <w:bookmarkStart w:id="60" w:name="_Toc78870232"/>
      <w:r w:rsidRPr="003D6548">
        <w:lastRenderedPageBreak/>
        <w:t>Discussion</w:t>
      </w:r>
      <w:bookmarkEnd w:id="58"/>
      <w:bookmarkEnd w:id="59"/>
      <w:bookmarkEnd w:id="60"/>
      <w:r w:rsidR="00675607" w:rsidRPr="003D6548">
        <w:t xml:space="preserve"> </w:t>
      </w:r>
    </w:p>
    <w:p w14:paraId="0F5AA26F" w14:textId="454E3958" w:rsidR="004E4893" w:rsidRDefault="004E4893" w:rsidP="004E4893">
      <w:pPr>
        <w:pStyle w:val="berschrift2"/>
        <w:rPr>
          <w:szCs w:val="24"/>
        </w:rPr>
      </w:pPr>
      <w:bookmarkStart w:id="61" w:name="_Toc75691437"/>
      <w:bookmarkStart w:id="62" w:name="_Toc75691583"/>
      <w:bookmarkStart w:id="63" w:name="_Toc78870233"/>
      <w:bookmarkStart w:id="64" w:name="_Toc75691439"/>
      <w:bookmarkStart w:id="65" w:name="_Toc75691585"/>
      <w:r w:rsidRPr="003D6548">
        <w:rPr>
          <w:szCs w:val="24"/>
        </w:rPr>
        <w:t>Developmental Phase</w:t>
      </w:r>
      <w:bookmarkEnd w:id="61"/>
      <w:bookmarkEnd w:id="62"/>
      <w:bookmarkEnd w:id="63"/>
      <w:r w:rsidRPr="003D6548">
        <w:rPr>
          <w:szCs w:val="24"/>
        </w:rPr>
        <w:t xml:space="preserve"> </w:t>
      </w:r>
    </w:p>
    <w:p w14:paraId="64FABCEF" w14:textId="022F001C" w:rsidR="007013FE" w:rsidRDefault="007013FE" w:rsidP="007013FE"/>
    <w:tbl>
      <w:tblPr>
        <w:tblStyle w:val="Gitternetztabelle1hell"/>
        <w:tblW w:w="9356" w:type="dxa"/>
        <w:tblInd w:w="-5" w:type="dxa"/>
        <w:tblLook w:val="04A0" w:firstRow="1" w:lastRow="0" w:firstColumn="1" w:lastColumn="0" w:noHBand="0" w:noVBand="1"/>
      </w:tblPr>
      <w:tblGrid>
        <w:gridCol w:w="1276"/>
        <w:gridCol w:w="1720"/>
        <w:gridCol w:w="1656"/>
        <w:gridCol w:w="2215"/>
        <w:gridCol w:w="2489"/>
      </w:tblGrid>
      <w:tr w:rsidR="00E4120C" w14:paraId="4B29F813" w14:textId="77777777" w:rsidTr="00E41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44CB9C0" w14:textId="7BA1085C" w:rsidR="00E4120C" w:rsidRDefault="00E4120C" w:rsidP="00E4120C">
            <w:pPr>
              <w:ind w:firstLine="0"/>
              <w:jc w:val="center"/>
            </w:pPr>
            <w:r>
              <w:t>Corpus</w:t>
            </w:r>
          </w:p>
        </w:tc>
        <w:tc>
          <w:tcPr>
            <w:tcW w:w="1720" w:type="dxa"/>
          </w:tcPr>
          <w:p w14:paraId="32DE64D7" w14:textId="71572701"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4E7EC634" w14:textId="1C70EA6F"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70868F5B" w14:textId="3E459A15"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7536876C" w14:textId="0F34EE19"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7CBD7DAA"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241EC486" w14:textId="4365063A" w:rsidR="00E4120C" w:rsidRDefault="00E4120C" w:rsidP="007013FE">
            <w:pPr>
              <w:ind w:firstLine="0"/>
            </w:pPr>
            <w:proofErr w:type="spellStart"/>
            <w:r>
              <w:t>Ebay</w:t>
            </w:r>
            <w:proofErr w:type="spellEnd"/>
          </w:p>
        </w:tc>
        <w:tc>
          <w:tcPr>
            <w:tcW w:w="1720" w:type="dxa"/>
          </w:tcPr>
          <w:p w14:paraId="6408CEC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B66176E" w14:textId="18CF4EA5"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269DAD21"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A07A07C"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31D5EC38"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0C8AE7FC" w14:textId="5B106D5D" w:rsidR="00E4120C" w:rsidRDefault="00E4120C" w:rsidP="007013FE">
            <w:pPr>
              <w:ind w:firstLine="0"/>
            </w:pPr>
            <w:r>
              <w:t>SMS</w:t>
            </w:r>
          </w:p>
        </w:tc>
        <w:tc>
          <w:tcPr>
            <w:tcW w:w="1720" w:type="dxa"/>
          </w:tcPr>
          <w:p w14:paraId="369FDA44"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7F26086" w14:textId="40F29DE3"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86DD470"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687BABC5"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2EA5207D"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76D3E281" w14:textId="407513AD" w:rsidR="00E4120C" w:rsidRDefault="00E4120C" w:rsidP="007013FE">
            <w:pPr>
              <w:ind w:firstLine="0"/>
            </w:pPr>
            <w:r>
              <w:t>Wiki</w:t>
            </w:r>
          </w:p>
        </w:tc>
        <w:tc>
          <w:tcPr>
            <w:tcW w:w="1720" w:type="dxa"/>
          </w:tcPr>
          <w:p w14:paraId="6C7BC623"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39A5579D" w14:textId="2D854383"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171EF97B"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1A559630"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7CF2C1D6"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0FDC24C5" w14:textId="77777777" w:rsidR="00E4120C" w:rsidRDefault="00E4120C" w:rsidP="007013FE">
            <w:pPr>
              <w:ind w:firstLine="0"/>
            </w:pPr>
          </w:p>
        </w:tc>
        <w:tc>
          <w:tcPr>
            <w:tcW w:w="1720" w:type="dxa"/>
          </w:tcPr>
          <w:p w14:paraId="6E5E2552"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0B7B4661" w14:textId="636D2CD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13479C2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D3F593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bl>
    <w:p w14:paraId="6023D922" w14:textId="1A84A83B" w:rsidR="007013FE" w:rsidRPr="007013FE" w:rsidRDefault="007013FE" w:rsidP="007013FE"/>
    <w:p w14:paraId="109872D7" w14:textId="2330E965" w:rsidR="00592ABC" w:rsidRDefault="00592ABC" w:rsidP="00592ABC"/>
    <w:p w14:paraId="45E495CD" w14:textId="63E18989" w:rsidR="00592ABC" w:rsidRDefault="00592ABC" w:rsidP="00592ABC"/>
    <w:p w14:paraId="5E664ACC" w14:textId="57E52E95" w:rsidR="00592ABC" w:rsidRDefault="00592ABC" w:rsidP="00592ABC"/>
    <w:p w14:paraId="0E38EF49" w14:textId="656D2329" w:rsidR="00592ABC" w:rsidRDefault="00E4120C" w:rsidP="00E4120C">
      <w:pPr>
        <w:ind w:firstLine="0"/>
      </w:pPr>
      <w:r>
        <w:tab/>
      </w:r>
    </w:p>
    <w:p w14:paraId="445E3CF6" w14:textId="75CD2817" w:rsidR="00592ABC" w:rsidRDefault="00592ABC" w:rsidP="00592ABC"/>
    <w:p w14:paraId="5A880259" w14:textId="2ECF043F" w:rsidR="00E4120C" w:rsidRDefault="00E4120C" w:rsidP="00E4120C">
      <w:pPr>
        <w:ind w:firstLine="0"/>
      </w:pPr>
    </w:p>
    <w:p w14:paraId="3682D768" w14:textId="77777777" w:rsidR="00E4120C" w:rsidRDefault="00E4120C" w:rsidP="00E4120C">
      <w:pPr>
        <w:ind w:firstLine="0"/>
      </w:pPr>
      <w:r>
        <w:tab/>
      </w:r>
    </w:p>
    <w:tbl>
      <w:tblPr>
        <w:tblStyle w:val="Tabellenraster"/>
        <w:tblW w:w="0" w:type="auto"/>
        <w:tblLook w:val="04A0" w:firstRow="1" w:lastRow="0" w:firstColumn="1" w:lastColumn="0" w:noHBand="0" w:noVBand="1"/>
      </w:tblPr>
      <w:tblGrid>
        <w:gridCol w:w="1698"/>
        <w:gridCol w:w="1699"/>
        <w:gridCol w:w="1699"/>
        <w:gridCol w:w="1699"/>
        <w:gridCol w:w="1699"/>
      </w:tblGrid>
      <w:tr w:rsidR="00E4120C" w14:paraId="3029584A" w14:textId="77777777" w:rsidTr="00E4120C">
        <w:tc>
          <w:tcPr>
            <w:tcW w:w="1698" w:type="dxa"/>
          </w:tcPr>
          <w:p w14:paraId="57BE7574" w14:textId="77777777" w:rsidR="00E4120C" w:rsidRDefault="00E4120C" w:rsidP="00E4120C">
            <w:pPr>
              <w:ind w:firstLine="0"/>
            </w:pPr>
          </w:p>
        </w:tc>
        <w:tc>
          <w:tcPr>
            <w:tcW w:w="1699" w:type="dxa"/>
          </w:tcPr>
          <w:p w14:paraId="40ACC8E5" w14:textId="77777777" w:rsidR="00E4120C" w:rsidRDefault="00E4120C" w:rsidP="00E4120C">
            <w:pPr>
              <w:ind w:firstLine="0"/>
            </w:pPr>
          </w:p>
        </w:tc>
        <w:tc>
          <w:tcPr>
            <w:tcW w:w="1699" w:type="dxa"/>
          </w:tcPr>
          <w:p w14:paraId="3FA3C64B" w14:textId="77777777" w:rsidR="00E4120C" w:rsidRDefault="00E4120C" w:rsidP="00E4120C">
            <w:pPr>
              <w:ind w:firstLine="0"/>
            </w:pPr>
          </w:p>
        </w:tc>
        <w:tc>
          <w:tcPr>
            <w:tcW w:w="1699" w:type="dxa"/>
          </w:tcPr>
          <w:p w14:paraId="08FB0191" w14:textId="77777777" w:rsidR="00E4120C" w:rsidRDefault="00E4120C" w:rsidP="00E4120C">
            <w:pPr>
              <w:ind w:firstLine="0"/>
            </w:pPr>
          </w:p>
        </w:tc>
        <w:tc>
          <w:tcPr>
            <w:tcW w:w="1699" w:type="dxa"/>
          </w:tcPr>
          <w:p w14:paraId="2077D4BF" w14:textId="77777777" w:rsidR="00E4120C" w:rsidRDefault="00E4120C" w:rsidP="00E4120C">
            <w:pPr>
              <w:ind w:firstLine="0"/>
            </w:pPr>
          </w:p>
        </w:tc>
      </w:tr>
      <w:tr w:rsidR="00E4120C" w14:paraId="4411C0A7" w14:textId="77777777" w:rsidTr="00E4120C">
        <w:tc>
          <w:tcPr>
            <w:tcW w:w="1698" w:type="dxa"/>
          </w:tcPr>
          <w:p w14:paraId="3D2CCB80" w14:textId="77777777" w:rsidR="00E4120C" w:rsidRDefault="00E4120C" w:rsidP="00E4120C">
            <w:pPr>
              <w:ind w:firstLine="0"/>
            </w:pPr>
          </w:p>
        </w:tc>
        <w:tc>
          <w:tcPr>
            <w:tcW w:w="1699" w:type="dxa"/>
          </w:tcPr>
          <w:p w14:paraId="7A87C550" w14:textId="77777777" w:rsidR="00E4120C" w:rsidRDefault="00E4120C" w:rsidP="00E4120C">
            <w:pPr>
              <w:ind w:firstLine="0"/>
            </w:pPr>
          </w:p>
        </w:tc>
        <w:tc>
          <w:tcPr>
            <w:tcW w:w="1699" w:type="dxa"/>
          </w:tcPr>
          <w:p w14:paraId="45A989C5" w14:textId="77777777" w:rsidR="00E4120C" w:rsidRDefault="00E4120C" w:rsidP="00E4120C">
            <w:pPr>
              <w:ind w:firstLine="0"/>
            </w:pPr>
          </w:p>
        </w:tc>
        <w:tc>
          <w:tcPr>
            <w:tcW w:w="1699" w:type="dxa"/>
          </w:tcPr>
          <w:p w14:paraId="14172036" w14:textId="77777777" w:rsidR="00E4120C" w:rsidRDefault="00E4120C" w:rsidP="00E4120C">
            <w:pPr>
              <w:ind w:firstLine="0"/>
            </w:pPr>
          </w:p>
        </w:tc>
        <w:tc>
          <w:tcPr>
            <w:tcW w:w="1699" w:type="dxa"/>
          </w:tcPr>
          <w:p w14:paraId="563B82B2" w14:textId="77777777" w:rsidR="00E4120C" w:rsidRDefault="00E4120C" w:rsidP="00E4120C">
            <w:pPr>
              <w:ind w:firstLine="0"/>
            </w:pPr>
          </w:p>
        </w:tc>
      </w:tr>
      <w:tr w:rsidR="00E4120C" w14:paraId="0672755C" w14:textId="77777777" w:rsidTr="00E4120C">
        <w:tc>
          <w:tcPr>
            <w:tcW w:w="1698" w:type="dxa"/>
          </w:tcPr>
          <w:p w14:paraId="7818A646" w14:textId="77777777" w:rsidR="00E4120C" w:rsidRDefault="00E4120C" w:rsidP="00E4120C">
            <w:pPr>
              <w:ind w:firstLine="0"/>
            </w:pPr>
          </w:p>
        </w:tc>
        <w:tc>
          <w:tcPr>
            <w:tcW w:w="1699" w:type="dxa"/>
          </w:tcPr>
          <w:p w14:paraId="64AFC2F0" w14:textId="77777777" w:rsidR="00E4120C" w:rsidRDefault="00E4120C" w:rsidP="00E4120C">
            <w:pPr>
              <w:ind w:firstLine="0"/>
            </w:pPr>
          </w:p>
        </w:tc>
        <w:tc>
          <w:tcPr>
            <w:tcW w:w="1699" w:type="dxa"/>
          </w:tcPr>
          <w:p w14:paraId="45D6669A" w14:textId="77777777" w:rsidR="00E4120C" w:rsidRDefault="00E4120C" w:rsidP="00E4120C">
            <w:pPr>
              <w:ind w:firstLine="0"/>
            </w:pPr>
          </w:p>
        </w:tc>
        <w:tc>
          <w:tcPr>
            <w:tcW w:w="1699" w:type="dxa"/>
          </w:tcPr>
          <w:p w14:paraId="4D2AED9F" w14:textId="77777777" w:rsidR="00E4120C" w:rsidRDefault="00E4120C" w:rsidP="00E4120C">
            <w:pPr>
              <w:ind w:firstLine="0"/>
            </w:pPr>
          </w:p>
        </w:tc>
        <w:tc>
          <w:tcPr>
            <w:tcW w:w="1699" w:type="dxa"/>
          </w:tcPr>
          <w:p w14:paraId="02EAD823" w14:textId="77777777" w:rsidR="00E4120C" w:rsidRDefault="00E4120C" w:rsidP="00E4120C">
            <w:pPr>
              <w:ind w:firstLine="0"/>
            </w:pPr>
          </w:p>
        </w:tc>
      </w:tr>
      <w:tr w:rsidR="00E4120C" w14:paraId="41EDEB9B" w14:textId="77777777" w:rsidTr="00E4120C">
        <w:tc>
          <w:tcPr>
            <w:tcW w:w="1698" w:type="dxa"/>
          </w:tcPr>
          <w:p w14:paraId="700CF834" w14:textId="77777777" w:rsidR="00E4120C" w:rsidRDefault="00E4120C" w:rsidP="00E4120C">
            <w:pPr>
              <w:ind w:firstLine="0"/>
            </w:pPr>
          </w:p>
        </w:tc>
        <w:tc>
          <w:tcPr>
            <w:tcW w:w="1699" w:type="dxa"/>
          </w:tcPr>
          <w:p w14:paraId="3C9AD30D" w14:textId="77777777" w:rsidR="00E4120C" w:rsidRDefault="00E4120C" w:rsidP="00E4120C">
            <w:pPr>
              <w:ind w:firstLine="0"/>
            </w:pPr>
          </w:p>
        </w:tc>
        <w:tc>
          <w:tcPr>
            <w:tcW w:w="1699" w:type="dxa"/>
          </w:tcPr>
          <w:p w14:paraId="1A9F6122" w14:textId="77777777" w:rsidR="00E4120C" w:rsidRDefault="00E4120C" w:rsidP="00E4120C">
            <w:pPr>
              <w:ind w:firstLine="0"/>
            </w:pPr>
          </w:p>
        </w:tc>
        <w:tc>
          <w:tcPr>
            <w:tcW w:w="1699" w:type="dxa"/>
          </w:tcPr>
          <w:p w14:paraId="6F5E0CCC" w14:textId="77777777" w:rsidR="00E4120C" w:rsidRDefault="00E4120C" w:rsidP="00E4120C">
            <w:pPr>
              <w:ind w:firstLine="0"/>
            </w:pPr>
          </w:p>
        </w:tc>
        <w:tc>
          <w:tcPr>
            <w:tcW w:w="1699" w:type="dxa"/>
          </w:tcPr>
          <w:p w14:paraId="061DD7D6" w14:textId="77777777" w:rsidR="00E4120C" w:rsidRDefault="00E4120C" w:rsidP="00E4120C">
            <w:pPr>
              <w:ind w:firstLine="0"/>
            </w:pPr>
          </w:p>
        </w:tc>
      </w:tr>
    </w:tbl>
    <w:p w14:paraId="56E2BEA6" w14:textId="3A219CA2" w:rsidR="00E4120C" w:rsidRDefault="00E4120C" w:rsidP="00E4120C">
      <w:pPr>
        <w:ind w:firstLine="0"/>
      </w:pPr>
    </w:p>
    <w:p w14:paraId="0ED2A61C" w14:textId="77777777" w:rsidR="00592ABC" w:rsidRPr="00592ABC" w:rsidRDefault="00592ABC" w:rsidP="00592ABC"/>
    <w:p w14:paraId="302901D0" w14:textId="77777777" w:rsidR="00D32533" w:rsidRDefault="00D32533">
      <w:pPr>
        <w:ind w:left="1208" w:hanging="357"/>
        <w:rPr>
          <w:rFonts w:eastAsia="Times" w:cs="Times"/>
          <w:szCs w:val="24"/>
        </w:rPr>
      </w:pPr>
      <w:bookmarkStart w:id="66" w:name="_Toc78870234"/>
      <w:r>
        <w:rPr>
          <w:szCs w:val="24"/>
        </w:rPr>
        <w:br w:type="page"/>
      </w:r>
    </w:p>
    <w:p w14:paraId="71763367" w14:textId="4FA96232" w:rsidR="00A971BE" w:rsidRPr="003D6548" w:rsidRDefault="00A971BE" w:rsidP="00B85DF0">
      <w:pPr>
        <w:pStyle w:val="berschrift2"/>
        <w:rPr>
          <w:szCs w:val="24"/>
        </w:rPr>
      </w:pPr>
      <w:r w:rsidRPr="003D6548">
        <w:rPr>
          <w:szCs w:val="24"/>
        </w:rPr>
        <w:lastRenderedPageBreak/>
        <w:t>Training Phase</w:t>
      </w:r>
      <w:bookmarkEnd w:id="66"/>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76"/>
        <w:gridCol w:w="1720"/>
        <w:gridCol w:w="1656"/>
        <w:gridCol w:w="2215"/>
        <w:gridCol w:w="2489"/>
      </w:tblGrid>
      <w:tr w:rsidR="00E4120C" w14:paraId="6A3A1AEF"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937EBEB" w14:textId="77777777" w:rsidR="00E4120C" w:rsidRDefault="00E4120C" w:rsidP="009E7AD2">
            <w:pPr>
              <w:ind w:firstLine="0"/>
              <w:jc w:val="center"/>
            </w:pPr>
            <w:bookmarkStart w:id="67" w:name="_Toc78870235"/>
            <w:r>
              <w:t>Corpus</w:t>
            </w:r>
          </w:p>
        </w:tc>
        <w:tc>
          <w:tcPr>
            <w:tcW w:w="1720" w:type="dxa"/>
          </w:tcPr>
          <w:p w14:paraId="51627621"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495AAF12"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36FB32A3"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5DD25CAC"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016F0A79"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5228249B" w14:textId="77777777" w:rsidR="00E4120C" w:rsidRDefault="00E4120C" w:rsidP="009E7AD2">
            <w:pPr>
              <w:ind w:firstLine="0"/>
            </w:pPr>
            <w:proofErr w:type="spellStart"/>
            <w:r>
              <w:t>Ebay</w:t>
            </w:r>
            <w:proofErr w:type="spellEnd"/>
          </w:p>
        </w:tc>
        <w:tc>
          <w:tcPr>
            <w:tcW w:w="1720" w:type="dxa"/>
          </w:tcPr>
          <w:p w14:paraId="691129B8"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527A68C3"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D11D06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6F754899"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2FD138AD"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1BF18539" w14:textId="77777777" w:rsidR="00E4120C" w:rsidRDefault="00E4120C" w:rsidP="009E7AD2">
            <w:pPr>
              <w:ind w:firstLine="0"/>
            </w:pPr>
            <w:r>
              <w:t>SMS</w:t>
            </w:r>
          </w:p>
        </w:tc>
        <w:tc>
          <w:tcPr>
            <w:tcW w:w="1720" w:type="dxa"/>
          </w:tcPr>
          <w:p w14:paraId="1B909734"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15056D6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0C432A3B"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7B7C36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2280F0C0"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87821A6" w14:textId="77777777" w:rsidR="00E4120C" w:rsidRDefault="00E4120C" w:rsidP="009E7AD2">
            <w:pPr>
              <w:ind w:firstLine="0"/>
            </w:pPr>
            <w:r>
              <w:t>Wiki</w:t>
            </w:r>
          </w:p>
        </w:tc>
        <w:tc>
          <w:tcPr>
            <w:tcW w:w="1720" w:type="dxa"/>
          </w:tcPr>
          <w:p w14:paraId="03AFA28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03F9EBB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25D5B50D"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128F6777"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46A9EAA6"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47A0AD89" w14:textId="77777777" w:rsidR="00E4120C" w:rsidRDefault="00E4120C" w:rsidP="009E7AD2">
            <w:pPr>
              <w:ind w:firstLine="0"/>
            </w:pPr>
          </w:p>
        </w:tc>
        <w:tc>
          <w:tcPr>
            <w:tcW w:w="1720" w:type="dxa"/>
          </w:tcPr>
          <w:p w14:paraId="7A2E304D"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5900061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70F66D9B"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8D7B79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bl>
    <w:p w14:paraId="586D9396" w14:textId="77777777" w:rsidR="00D32533" w:rsidRDefault="00D32533">
      <w:pPr>
        <w:ind w:left="1208" w:hanging="357"/>
        <w:rPr>
          <w:rFonts w:eastAsia="Times" w:cs="Times"/>
          <w:szCs w:val="24"/>
        </w:rPr>
      </w:pPr>
      <w:r>
        <w:rPr>
          <w:szCs w:val="24"/>
        </w:rPr>
        <w:br w:type="page"/>
      </w:r>
    </w:p>
    <w:p w14:paraId="6F2B6D90" w14:textId="303766C0" w:rsidR="00C92CFC" w:rsidRDefault="00715F8F" w:rsidP="00C92CFC">
      <w:pPr>
        <w:pStyle w:val="berschrift2"/>
        <w:rPr>
          <w:szCs w:val="24"/>
        </w:rPr>
      </w:pPr>
      <w:r w:rsidRPr="003D6548">
        <w:rPr>
          <w:szCs w:val="24"/>
        </w:rPr>
        <w:lastRenderedPageBreak/>
        <w:t>Testing Phase</w:t>
      </w:r>
      <w:bookmarkEnd w:id="64"/>
      <w:bookmarkEnd w:id="65"/>
      <w:bookmarkEnd w:id="67"/>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89"/>
        <w:gridCol w:w="1717"/>
        <w:gridCol w:w="1653"/>
        <w:gridCol w:w="2212"/>
        <w:gridCol w:w="2485"/>
      </w:tblGrid>
      <w:tr w:rsidR="00E4120C" w14:paraId="7608D058"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F9BCC40" w14:textId="77777777" w:rsidR="00E4120C" w:rsidRDefault="00E4120C" w:rsidP="009E7AD2">
            <w:pPr>
              <w:ind w:firstLine="0"/>
              <w:jc w:val="center"/>
            </w:pPr>
            <w:r>
              <w:t>Corpus</w:t>
            </w:r>
          </w:p>
        </w:tc>
        <w:tc>
          <w:tcPr>
            <w:tcW w:w="1720" w:type="dxa"/>
          </w:tcPr>
          <w:p w14:paraId="16F7AD50"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36C0857E"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12CE0BCB"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05A71622"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7C7D22C1"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723D2A8C" w14:textId="77777777" w:rsidR="00E4120C" w:rsidRDefault="00E4120C" w:rsidP="009E7AD2">
            <w:pPr>
              <w:ind w:firstLine="0"/>
              <w:rPr>
                <w:b w:val="0"/>
                <w:bCs w:val="0"/>
              </w:rPr>
            </w:pPr>
            <w:r>
              <w:t xml:space="preserve">Mueller </w:t>
            </w:r>
          </w:p>
          <w:p w14:paraId="27954100" w14:textId="77777777" w:rsidR="00E4120C" w:rsidRDefault="00E4120C" w:rsidP="009E7AD2">
            <w:pPr>
              <w:ind w:firstLine="0"/>
              <w:rPr>
                <w:b w:val="0"/>
                <w:bCs w:val="0"/>
              </w:rPr>
            </w:pPr>
            <w:r>
              <w:t>Français</w:t>
            </w:r>
          </w:p>
          <w:p w14:paraId="4B2DB070" w14:textId="489EE180" w:rsidR="00E4120C" w:rsidRDefault="00E4120C" w:rsidP="009E7AD2">
            <w:pPr>
              <w:ind w:firstLine="0"/>
            </w:pPr>
            <w:r>
              <w:t>Parlé</w:t>
            </w:r>
          </w:p>
        </w:tc>
        <w:tc>
          <w:tcPr>
            <w:tcW w:w="1720" w:type="dxa"/>
          </w:tcPr>
          <w:p w14:paraId="32D684E4"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6AB4EE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A24FBC5"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7DB8B5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06624218"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1EDF7860" w14:textId="77777777" w:rsidR="00E4120C" w:rsidRDefault="00E4120C" w:rsidP="00E4120C">
            <w:pPr>
              <w:ind w:firstLine="0"/>
              <w:rPr>
                <w:b w:val="0"/>
                <w:bCs w:val="0"/>
              </w:rPr>
            </w:pPr>
            <w:r>
              <w:t xml:space="preserve">Mueller </w:t>
            </w:r>
          </w:p>
          <w:p w14:paraId="7E19AECC" w14:textId="77777777" w:rsidR="00E4120C" w:rsidRDefault="00E4120C" w:rsidP="00E4120C">
            <w:pPr>
              <w:ind w:firstLine="0"/>
              <w:rPr>
                <w:b w:val="0"/>
                <w:bCs w:val="0"/>
              </w:rPr>
            </w:pPr>
            <w:r>
              <w:t>Français</w:t>
            </w:r>
          </w:p>
          <w:p w14:paraId="67AB2F03" w14:textId="78374E53" w:rsidR="00E4120C" w:rsidRDefault="00E4120C" w:rsidP="00E4120C">
            <w:pPr>
              <w:ind w:firstLine="0"/>
            </w:pPr>
            <w:r>
              <w:t>Écrit</w:t>
            </w:r>
          </w:p>
        </w:tc>
        <w:tc>
          <w:tcPr>
            <w:tcW w:w="1720" w:type="dxa"/>
          </w:tcPr>
          <w:p w14:paraId="2D376B5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21CEB7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A82741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29ADAA1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14A662D3"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28E4620" w14:textId="279BAE05" w:rsidR="00E4120C" w:rsidRDefault="00E4120C" w:rsidP="009E7AD2">
            <w:pPr>
              <w:ind w:firstLine="0"/>
            </w:pPr>
            <w:proofErr w:type="spellStart"/>
            <w:r>
              <w:t>Ebay</w:t>
            </w:r>
            <w:proofErr w:type="spellEnd"/>
          </w:p>
        </w:tc>
        <w:tc>
          <w:tcPr>
            <w:tcW w:w="1720" w:type="dxa"/>
          </w:tcPr>
          <w:p w14:paraId="2724DDF8"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C642A3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9B5716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0CB5C73"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55F68C3B"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4E29F139" w14:textId="664A89B2" w:rsidR="00E4120C" w:rsidRDefault="00E4120C" w:rsidP="009E7AD2">
            <w:pPr>
              <w:ind w:firstLine="0"/>
            </w:pPr>
            <w:r>
              <w:t>SMS</w:t>
            </w:r>
          </w:p>
        </w:tc>
        <w:tc>
          <w:tcPr>
            <w:tcW w:w="1720" w:type="dxa"/>
          </w:tcPr>
          <w:p w14:paraId="3A18025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61FAC7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4827FC5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410773E9"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67E19EB7"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F6C4532" w14:textId="36942BBB" w:rsidR="00E4120C" w:rsidRDefault="00E4120C" w:rsidP="009E7AD2">
            <w:pPr>
              <w:ind w:firstLine="0"/>
            </w:pPr>
            <w:r>
              <w:t>Wiki</w:t>
            </w:r>
          </w:p>
        </w:tc>
        <w:tc>
          <w:tcPr>
            <w:tcW w:w="1720" w:type="dxa"/>
          </w:tcPr>
          <w:p w14:paraId="47A749C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77C572F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CD83F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EFF6C1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bl>
    <w:p w14:paraId="60118B1E" w14:textId="750EB5E1" w:rsidR="00715F8F" w:rsidRDefault="00715F8F" w:rsidP="00E03C0F">
      <w:pPr>
        <w:ind w:firstLine="0"/>
      </w:pPr>
      <w:bookmarkStart w:id="68" w:name="_Toc78870236"/>
      <w:bookmarkEnd w:id="68"/>
    </w:p>
    <w:p w14:paraId="506462C3" w14:textId="362DAD94" w:rsidR="00E03C0F" w:rsidRDefault="00E03C0F" w:rsidP="00E03C0F">
      <w:pPr>
        <w:ind w:firstLine="0"/>
      </w:pPr>
    </w:p>
    <w:p w14:paraId="105C71EC" w14:textId="74D9E6C5" w:rsidR="00E03C0F" w:rsidRDefault="0034488C" w:rsidP="0034488C">
      <w:pPr>
        <w:ind w:left="1208" w:hanging="357"/>
      </w:pPr>
      <w:r>
        <w:br w:type="page"/>
      </w:r>
    </w:p>
    <w:p w14:paraId="0183BCF9" w14:textId="188AE410" w:rsidR="00E03C0F" w:rsidRDefault="00E03C0F" w:rsidP="00E03C0F">
      <w:pPr>
        <w:pStyle w:val="berschrift2"/>
      </w:pPr>
      <w:r>
        <w:lastRenderedPageBreak/>
        <w:t xml:space="preserve">Practical Application </w:t>
      </w:r>
    </w:p>
    <w:p w14:paraId="235C0425" w14:textId="1C17BA1D" w:rsidR="0036697C" w:rsidRDefault="0036697C" w:rsidP="0036697C">
      <w:pPr>
        <w:rPr>
          <w:rFonts w:eastAsia="Times"/>
        </w:rPr>
      </w:pPr>
    </w:p>
    <w:p w14:paraId="554BA6A0" w14:textId="6FDAB0F9" w:rsidR="0036697C" w:rsidRDefault="0036697C" w:rsidP="0036697C">
      <w:pPr>
        <w:rPr>
          <w:rFonts w:eastAsia="Times"/>
        </w:rPr>
      </w:pPr>
    </w:p>
    <w:p w14:paraId="33C44395" w14:textId="3FFE9297" w:rsidR="0036697C" w:rsidRDefault="0036697C" w:rsidP="0036697C">
      <w:pPr>
        <w:rPr>
          <w:rFonts w:eastAsia="Times"/>
        </w:rPr>
      </w:pPr>
    </w:p>
    <w:p w14:paraId="244A8778" w14:textId="740A7A94" w:rsidR="0036697C" w:rsidRDefault="0036697C" w:rsidP="0036697C">
      <w:pPr>
        <w:rPr>
          <w:rFonts w:eastAsia="Times"/>
        </w:rPr>
      </w:pPr>
    </w:p>
    <w:p w14:paraId="510D62AC" w14:textId="0743FC2A" w:rsidR="0036697C" w:rsidRDefault="0036697C" w:rsidP="0036697C">
      <w:pPr>
        <w:rPr>
          <w:rFonts w:eastAsia="Times"/>
        </w:rPr>
      </w:pPr>
    </w:p>
    <w:p w14:paraId="562D9EE3" w14:textId="399817D1" w:rsidR="0036697C" w:rsidRDefault="0036697C" w:rsidP="0036697C">
      <w:pPr>
        <w:rPr>
          <w:rFonts w:eastAsia="Times"/>
        </w:rPr>
      </w:pPr>
    </w:p>
    <w:p w14:paraId="1AD68472" w14:textId="52F54724" w:rsidR="0036697C" w:rsidRDefault="0036697C" w:rsidP="0036697C">
      <w:pPr>
        <w:rPr>
          <w:rFonts w:eastAsia="Times"/>
        </w:rPr>
      </w:pPr>
    </w:p>
    <w:p w14:paraId="26B71C47" w14:textId="7039C6DD" w:rsidR="0036697C" w:rsidRDefault="0036697C" w:rsidP="0036697C">
      <w:pPr>
        <w:rPr>
          <w:rFonts w:eastAsia="Times"/>
        </w:rPr>
      </w:pPr>
    </w:p>
    <w:p w14:paraId="738F11F4" w14:textId="7186E0B6" w:rsidR="0036697C" w:rsidRDefault="0036697C" w:rsidP="0036697C">
      <w:pPr>
        <w:rPr>
          <w:rFonts w:eastAsia="Times"/>
        </w:rPr>
      </w:pPr>
    </w:p>
    <w:p w14:paraId="5E679F93" w14:textId="5B2BC2D8" w:rsidR="0036697C" w:rsidRDefault="0036697C" w:rsidP="0036697C">
      <w:pPr>
        <w:rPr>
          <w:rFonts w:eastAsia="Times"/>
        </w:rPr>
      </w:pPr>
    </w:p>
    <w:p w14:paraId="38DEAEA3" w14:textId="77561534" w:rsidR="0036697C" w:rsidRDefault="0036697C" w:rsidP="0036697C">
      <w:pPr>
        <w:rPr>
          <w:rFonts w:eastAsia="Times"/>
        </w:rPr>
      </w:pPr>
    </w:p>
    <w:p w14:paraId="3C78711D" w14:textId="0A47E997" w:rsidR="0036697C" w:rsidRDefault="0036697C" w:rsidP="0036697C">
      <w:pPr>
        <w:rPr>
          <w:rFonts w:eastAsia="Times"/>
        </w:rPr>
      </w:pPr>
    </w:p>
    <w:p w14:paraId="03D8F42A" w14:textId="05B1E446" w:rsidR="0036697C" w:rsidRDefault="0036697C" w:rsidP="0036697C">
      <w:pPr>
        <w:rPr>
          <w:rFonts w:eastAsia="Times"/>
        </w:rPr>
      </w:pPr>
    </w:p>
    <w:p w14:paraId="148F03A3" w14:textId="5C9CCBD4" w:rsidR="0036697C" w:rsidRDefault="0036697C" w:rsidP="0036697C">
      <w:pPr>
        <w:rPr>
          <w:rFonts w:eastAsia="Times"/>
        </w:rPr>
      </w:pPr>
    </w:p>
    <w:p w14:paraId="06445C5C" w14:textId="3C60E4D3" w:rsidR="0036697C" w:rsidRDefault="0036697C" w:rsidP="0036697C">
      <w:pPr>
        <w:rPr>
          <w:rFonts w:eastAsia="Times"/>
        </w:rPr>
      </w:pPr>
    </w:p>
    <w:p w14:paraId="6C37381C" w14:textId="19CEB2A7" w:rsidR="0036697C" w:rsidRDefault="0036697C" w:rsidP="0036697C">
      <w:pPr>
        <w:rPr>
          <w:rFonts w:eastAsia="Times"/>
        </w:rPr>
      </w:pPr>
    </w:p>
    <w:p w14:paraId="29A87322" w14:textId="0ED1C0E1" w:rsidR="0036697C" w:rsidRDefault="0036697C" w:rsidP="0036697C">
      <w:pPr>
        <w:rPr>
          <w:rFonts w:eastAsia="Times"/>
        </w:rPr>
      </w:pPr>
    </w:p>
    <w:p w14:paraId="1FE135B5" w14:textId="5F66E80F" w:rsidR="0036697C" w:rsidRDefault="0036697C" w:rsidP="0036697C">
      <w:pPr>
        <w:rPr>
          <w:rFonts w:eastAsia="Times"/>
        </w:rPr>
      </w:pPr>
    </w:p>
    <w:p w14:paraId="09E17F43" w14:textId="6AD14326" w:rsidR="0036697C" w:rsidRDefault="0036697C" w:rsidP="0036697C">
      <w:pPr>
        <w:rPr>
          <w:rFonts w:eastAsia="Times"/>
        </w:rPr>
      </w:pPr>
    </w:p>
    <w:p w14:paraId="790A05B5" w14:textId="6C3A797A" w:rsidR="0036697C" w:rsidRDefault="0036697C" w:rsidP="0036697C">
      <w:pPr>
        <w:rPr>
          <w:rFonts w:eastAsia="Times"/>
        </w:rPr>
      </w:pPr>
    </w:p>
    <w:p w14:paraId="1A532D31" w14:textId="77777777" w:rsidR="0036697C" w:rsidRPr="0036697C" w:rsidRDefault="0036697C" w:rsidP="0036697C">
      <w:pPr>
        <w:rPr>
          <w:rFonts w:eastAsia="Times"/>
        </w:rPr>
      </w:pPr>
    </w:p>
    <w:p w14:paraId="65A0390B" w14:textId="77777777" w:rsidR="003D2C3B" w:rsidRPr="003D6548" w:rsidRDefault="003D2C3B" w:rsidP="00B85DF0">
      <w:pPr>
        <w:pStyle w:val="berschrift1"/>
      </w:pPr>
      <w:bookmarkStart w:id="69" w:name="_Toc75691440"/>
      <w:bookmarkStart w:id="70" w:name="_Toc75691586"/>
      <w:bookmarkStart w:id="71" w:name="_Toc78870237"/>
      <w:r w:rsidRPr="003D6548">
        <w:t>Conclusion</w:t>
      </w:r>
      <w:bookmarkEnd w:id="69"/>
      <w:bookmarkEnd w:id="70"/>
      <w:bookmarkEnd w:id="71"/>
    </w:p>
    <w:p w14:paraId="2F529C19" w14:textId="2E809756" w:rsidR="000E2E6D" w:rsidRDefault="000E2E6D" w:rsidP="008D7F64">
      <w:pPr>
        <w:ind w:firstLine="0"/>
      </w:pPr>
      <w:bookmarkStart w:id="72" w:name="_Toc75691441"/>
      <w:bookmarkStart w:id="73" w:name="_Toc75691587"/>
    </w:p>
    <w:p w14:paraId="163A81E8" w14:textId="5D965594" w:rsidR="008D7F64" w:rsidRDefault="008D7F64" w:rsidP="008D7F64">
      <w:pPr>
        <w:ind w:firstLine="0"/>
      </w:pPr>
    </w:p>
    <w:p w14:paraId="6B5E06B9" w14:textId="7652D023" w:rsidR="008D7F64" w:rsidRDefault="008D7F64" w:rsidP="008D7F64">
      <w:pPr>
        <w:ind w:firstLine="0"/>
      </w:pPr>
    </w:p>
    <w:p w14:paraId="6207C493"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74" w:name="_Toc78870238"/>
      <w:r w:rsidRPr="003D6548">
        <w:t>References</w:t>
      </w:r>
      <w:bookmarkEnd w:id="72"/>
      <w:bookmarkEnd w:id="73"/>
      <w:bookmarkEnd w:id="7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lastRenderedPageBreak/>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lastRenderedPageBreak/>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5" w:name="_Toc75691442"/>
      <w:bookmarkStart w:id="76" w:name="_Toc75691588"/>
      <w:bookmarkStart w:id="77" w:name="_Toc78870239"/>
      <w:r w:rsidRPr="003D6548">
        <w:rPr>
          <w:szCs w:val="24"/>
        </w:rPr>
        <w:t>Eigenständigkeitserklärung</w:t>
      </w:r>
      <w:bookmarkEnd w:id="75"/>
      <w:bookmarkEnd w:id="76"/>
      <w:bookmarkEnd w:id="7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8" w:name="_Toc78870240"/>
      <w:r>
        <w:rPr>
          <w:b w:val="0"/>
        </w:rPr>
        <w:t>Appendix</w:t>
      </w:r>
      <w:bookmarkEnd w:id="7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9" w:name="_Toc75713102"/>
      <w:r w:rsidRPr="00554832">
        <w:t>Oral</w:t>
      </w:r>
      <w:bookmarkEnd w:id="79"/>
    </w:p>
    <w:p w14:paraId="5FDCA869" w14:textId="77777777" w:rsidR="00A200C8" w:rsidRPr="00554832" w:rsidRDefault="00A200C8" w:rsidP="00A200C8">
      <w:pPr>
        <w:pStyle w:val="Listenabsatz"/>
        <w:numPr>
          <w:ilvl w:val="0"/>
          <w:numId w:val="12"/>
        </w:numPr>
        <w:rPr>
          <w:b/>
          <w:bCs/>
        </w:rPr>
      </w:pPr>
      <w:r w:rsidRPr="00554832">
        <w:rPr>
          <w:b/>
          <w:bCs/>
        </w:rPr>
        <w:lastRenderedPageBreak/>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80" w:name="_Toc75713103"/>
      <w:r w:rsidRPr="00554832">
        <w:t>Literate</w:t>
      </w:r>
      <w:bookmarkEnd w:id="80"/>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ECC50" w14:textId="77777777" w:rsidR="007B13FB" w:rsidRDefault="007B13FB">
      <w:pPr>
        <w:spacing w:line="240" w:lineRule="auto"/>
      </w:pPr>
      <w:r>
        <w:separator/>
      </w:r>
    </w:p>
  </w:endnote>
  <w:endnote w:type="continuationSeparator" w:id="0">
    <w:p w14:paraId="469E3362" w14:textId="77777777" w:rsidR="007B13FB" w:rsidRDefault="007B13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D2CBB" w14:textId="77777777" w:rsidR="007B13FB" w:rsidRDefault="007B13FB">
      <w:pPr>
        <w:spacing w:line="240" w:lineRule="auto"/>
      </w:pPr>
      <w:r>
        <w:separator/>
      </w:r>
    </w:p>
  </w:footnote>
  <w:footnote w:type="continuationSeparator" w:id="0">
    <w:p w14:paraId="2C7E3D49" w14:textId="77777777" w:rsidR="007B13FB" w:rsidRDefault="007B13FB">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w:t>
      </w:r>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w:t>
      </w:r>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w:t>
      </w:r>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7B13FB"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1C30"/>
    <w:rsid w:val="00095A0B"/>
    <w:rsid w:val="0009637B"/>
    <w:rsid w:val="000A08B5"/>
    <w:rsid w:val="000A520C"/>
    <w:rsid w:val="000A7D25"/>
    <w:rsid w:val="000B5F1B"/>
    <w:rsid w:val="000C2041"/>
    <w:rsid w:val="000C34D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6280"/>
    <w:rsid w:val="0011112B"/>
    <w:rsid w:val="0011234E"/>
    <w:rsid w:val="00112A81"/>
    <w:rsid w:val="00114761"/>
    <w:rsid w:val="001162FE"/>
    <w:rsid w:val="00121F88"/>
    <w:rsid w:val="001301BF"/>
    <w:rsid w:val="00131270"/>
    <w:rsid w:val="00132132"/>
    <w:rsid w:val="001363F6"/>
    <w:rsid w:val="00141189"/>
    <w:rsid w:val="001415B7"/>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357F"/>
    <w:rsid w:val="002A468C"/>
    <w:rsid w:val="002A5015"/>
    <w:rsid w:val="002A7736"/>
    <w:rsid w:val="002A7DD0"/>
    <w:rsid w:val="002B2346"/>
    <w:rsid w:val="002B4617"/>
    <w:rsid w:val="002C438D"/>
    <w:rsid w:val="002C7769"/>
    <w:rsid w:val="002D2A73"/>
    <w:rsid w:val="002D2CDF"/>
    <w:rsid w:val="002D5622"/>
    <w:rsid w:val="002D5D7A"/>
    <w:rsid w:val="002E0D19"/>
    <w:rsid w:val="002E6F9C"/>
    <w:rsid w:val="002F2B74"/>
    <w:rsid w:val="002F3B44"/>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55A2"/>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3357"/>
    <w:rsid w:val="00404374"/>
    <w:rsid w:val="004061E4"/>
    <w:rsid w:val="00410FF2"/>
    <w:rsid w:val="004120E4"/>
    <w:rsid w:val="00423B72"/>
    <w:rsid w:val="0042621F"/>
    <w:rsid w:val="004348C3"/>
    <w:rsid w:val="004365EE"/>
    <w:rsid w:val="00436924"/>
    <w:rsid w:val="004458F3"/>
    <w:rsid w:val="00456AD4"/>
    <w:rsid w:val="00456DD9"/>
    <w:rsid w:val="0045751C"/>
    <w:rsid w:val="00464226"/>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54A7C"/>
    <w:rsid w:val="00560436"/>
    <w:rsid w:val="00560B0E"/>
    <w:rsid w:val="00574031"/>
    <w:rsid w:val="0057637D"/>
    <w:rsid w:val="00577BFB"/>
    <w:rsid w:val="005846F3"/>
    <w:rsid w:val="00592ABC"/>
    <w:rsid w:val="0059409D"/>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013FE"/>
    <w:rsid w:val="00702BD8"/>
    <w:rsid w:val="00711730"/>
    <w:rsid w:val="00712202"/>
    <w:rsid w:val="007158AF"/>
    <w:rsid w:val="00715F8F"/>
    <w:rsid w:val="00722472"/>
    <w:rsid w:val="00735A51"/>
    <w:rsid w:val="0073720D"/>
    <w:rsid w:val="00742BE8"/>
    <w:rsid w:val="007505E4"/>
    <w:rsid w:val="007522DD"/>
    <w:rsid w:val="00757539"/>
    <w:rsid w:val="00763622"/>
    <w:rsid w:val="00765BB7"/>
    <w:rsid w:val="00767F18"/>
    <w:rsid w:val="00772722"/>
    <w:rsid w:val="00773076"/>
    <w:rsid w:val="007739F5"/>
    <w:rsid w:val="00777224"/>
    <w:rsid w:val="0078426C"/>
    <w:rsid w:val="007A0BF3"/>
    <w:rsid w:val="007A0D99"/>
    <w:rsid w:val="007B1367"/>
    <w:rsid w:val="007B13FB"/>
    <w:rsid w:val="007B4792"/>
    <w:rsid w:val="007B6098"/>
    <w:rsid w:val="007B6FEE"/>
    <w:rsid w:val="007C482F"/>
    <w:rsid w:val="007C6DA1"/>
    <w:rsid w:val="007D32DC"/>
    <w:rsid w:val="007E2047"/>
    <w:rsid w:val="007E25D2"/>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53741"/>
    <w:rsid w:val="00854070"/>
    <w:rsid w:val="00855E75"/>
    <w:rsid w:val="0085626D"/>
    <w:rsid w:val="00856E42"/>
    <w:rsid w:val="00870DE7"/>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D7F64"/>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12D"/>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6470E"/>
    <w:rsid w:val="00C700CB"/>
    <w:rsid w:val="00C70794"/>
    <w:rsid w:val="00C73D51"/>
    <w:rsid w:val="00C77A9F"/>
    <w:rsid w:val="00C82E94"/>
    <w:rsid w:val="00C836E8"/>
    <w:rsid w:val="00C8524C"/>
    <w:rsid w:val="00C92CFC"/>
    <w:rsid w:val="00C94834"/>
    <w:rsid w:val="00C97235"/>
    <w:rsid w:val="00CA08C2"/>
    <w:rsid w:val="00CA4412"/>
    <w:rsid w:val="00CA5A12"/>
    <w:rsid w:val="00CA5C2A"/>
    <w:rsid w:val="00CB0457"/>
    <w:rsid w:val="00CB23A3"/>
    <w:rsid w:val="00CB2C07"/>
    <w:rsid w:val="00CC028D"/>
    <w:rsid w:val="00CC459C"/>
    <w:rsid w:val="00CC6463"/>
    <w:rsid w:val="00CC69FA"/>
    <w:rsid w:val="00CD7D00"/>
    <w:rsid w:val="00CE2E25"/>
    <w:rsid w:val="00CE7878"/>
    <w:rsid w:val="00CF04FC"/>
    <w:rsid w:val="00CF26E4"/>
    <w:rsid w:val="00CF29C6"/>
    <w:rsid w:val="00CF2D2D"/>
    <w:rsid w:val="00CF3182"/>
    <w:rsid w:val="00CF5EBD"/>
    <w:rsid w:val="00CF5FAD"/>
    <w:rsid w:val="00CF7802"/>
    <w:rsid w:val="00D05175"/>
    <w:rsid w:val="00D06E3F"/>
    <w:rsid w:val="00D1591E"/>
    <w:rsid w:val="00D174F4"/>
    <w:rsid w:val="00D241E8"/>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20C"/>
    <w:rsid w:val="00E4178C"/>
    <w:rsid w:val="00E437B6"/>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463"/>
    <w:rsid w:val="00F9217A"/>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2406</Words>
  <Characters>123235</Characters>
  <Application>Microsoft Office Word</Application>
  <DocSecurity>0</DocSecurity>
  <Lines>1026</Lines>
  <Paragraphs>29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97</cp:revision>
  <cp:lastPrinted>2021-05-14T10:41:00Z</cp:lastPrinted>
  <dcterms:created xsi:type="dcterms:W3CDTF">2021-05-04T10:40:00Z</dcterms:created>
  <dcterms:modified xsi:type="dcterms:W3CDTF">2021-08-0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